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639628" w14:textId="77777777" w:rsidR="00AD03B6" w:rsidRDefault="00AD03B6" w:rsidP="00AD03B6">
      <w:pPr>
        <w:pStyle w:val="Heading2"/>
        <w:keepLines w:val="0"/>
        <w:numPr>
          <w:ilvl w:val="1"/>
          <w:numId w:val="3"/>
        </w:numPr>
        <w:tabs>
          <w:tab w:val="left" w:pos="624"/>
        </w:tabs>
        <w:spacing w:before="300" w:after="120"/>
      </w:pPr>
      <w:bookmarkStart w:id="0" w:name="_Toc517708935"/>
      <w:r>
        <w:t>Agricultural production challenges</w:t>
      </w:r>
      <w:bookmarkEnd w:id="0"/>
    </w:p>
    <w:p w14:paraId="3784826E" w14:textId="77777777" w:rsidR="00AD03B6" w:rsidRDefault="00AD03B6" w:rsidP="00AD03B6">
      <w:pPr>
        <w:pStyle w:val="Firstparagraph"/>
      </w:pPr>
    </w:p>
    <w:p w14:paraId="718C8036" w14:textId="1594A841" w:rsidR="00AD03B6" w:rsidRDefault="00AD03B6" w:rsidP="00AD03B6">
      <w:r>
        <w:t>Global agricultural production is at a crossroads. On the one side, the need to produce more food more cheaply is homogenising production systems with dramatic consequences for biodiversity, ecosystems and biomes. On the other, population growth, changing consumption patterns, rising incomes and globalisation are changing what</w:t>
      </w:r>
      <w:r w:rsidR="00876452">
        <w:t xml:space="preserve"> and</w:t>
      </w:r>
      <w:r>
        <w:t xml:space="preserve"> where </w:t>
      </w:r>
      <w:r w:rsidR="0020622B">
        <w:t>food is consumed</w:t>
      </w:r>
      <w:r>
        <w:t xml:space="preserve">. </w:t>
      </w:r>
      <w:r w:rsidR="0006766D">
        <w:t>Meanwhile, g</w:t>
      </w:r>
      <w:r w:rsidRPr="00823795">
        <w:t xml:space="preserve">lobal production of meat is projected to more than double from </w:t>
      </w:r>
      <w:r>
        <w:t>258</w:t>
      </w:r>
      <w:r w:rsidRPr="00823795">
        <w:t xml:space="preserve"> million tonnes in </w:t>
      </w:r>
      <w:r>
        <w:t>2006</w:t>
      </w:r>
      <w:r w:rsidRPr="00823795">
        <w:t xml:space="preserve"> </w:t>
      </w:r>
      <w:r>
        <w:t>to 455</w:t>
      </w:r>
      <w:r w:rsidRPr="00823795">
        <w:t xml:space="preserve"> million tonnes in 2050</w:t>
      </w:r>
      <w:r w:rsidR="0020622B">
        <w:t xml:space="preserve">, </w:t>
      </w:r>
      <w:r w:rsidRPr="00823795">
        <w:t xml:space="preserve"> whilst milk production is expected to grow from </w:t>
      </w:r>
      <w:r>
        <w:t>664</w:t>
      </w:r>
      <w:r w:rsidRPr="00823795">
        <w:t xml:space="preserve"> to 1,0</w:t>
      </w:r>
      <w:r>
        <w:t>77</w:t>
      </w:r>
      <w:r w:rsidRPr="00823795">
        <w:t xml:space="preserve"> million tonnes</w:t>
      </w:r>
      <w:r>
        <w:t xml:space="preserve"> </w:t>
      </w:r>
      <w:r>
        <w:fldChar w:fldCharType="begin" w:fldLock="1"/>
      </w:r>
      <w:r>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fldChar w:fldCharType="separate"/>
      </w:r>
      <w:r w:rsidRPr="00190112">
        <w:rPr>
          <w:noProof/>
        </w:rPr>
        <w:t>(Alexandratos and Bruinsma, 2012)</w:t>
      </w:r>
      <w:r>
        <w:fldChar w:fldCharType="end"/>
      </w:r>
      <w:r w:rsidRPr="00823795">
        <w:t xml:space="preserve">.  </w:t>
      </w:r>
      <w:r w:rsidR="0006766D">
        <w:t>The</w:t>
      </w:r>
      <w:r>
        <w:t xml:space="preserve"> </w:t>
      </w:r>
      <w:r w:rsidRPr="0033668D">
        <w:t>Food and Agriculture Organization (FAO)</w:t>
      </w:r>
      <w:r>
        <w:t xml:space="preserve"> has estimated annual global production of crops will need to increase by 60% from 2006 levels </w:t>
      </w:r>
      <w:r w:rsidR="0020622B">
        <w:t>by</w:t>
      </w:r>
      <w:r>
        <w:t xml:space="preserve"> 2050 to keep pace with rising demand </w:t>
      </w:r>
      <w:r>
        <w:fldChar w:fldCharType="begin" w:fldLock="1"/>
      </w:r>
      <w:r>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fldChar w:fldCharType="separate"/>
      </w:r>
      <w:r w:rsidRPr="00FA5738">
        <w:rPr>
          <w:noProof/>
        </w:rPr>
        <w:t>(FAO, 2016)</w:t>
      </w:r>
      <w:r>
        <w:fldChar w:fldCharType="end"/>
      </w:r>
      <w:r>
        <w:t xml:space="preserve">. </w:t>
      </w:r>
    </w:p>
    <w:p w14:paraId="361F980C" w14:textId="77777777" w:rsidR="00AD03B6" w:rsidRDefault="00AD03B6" w:rsidP="00AD03B6"/>
    <w:p w14:paraId="7518C4B8" w14:textId="2F889074" w:rsidR="00AD03B6" w:rsidRDefault="00AD03B6" w:rsidP="00AD03B6">
      <w:r>
        <w:t>Potential yield gains for crops and livestock are hindered by widespread land degradation, land scarcity, and climate change</w:t>
      </w:r>
      <w:r w:rsidR="0020622B">
        <w:t xml:space="preserve">, which </w:t>
      </w:r>
      <w:r>
        <w:t xml:space="preserve"> threaten where and how much food we can produce</w:t>
      </w:r>
      <w:r w:rsidR="00787DCF">
        <w:t xml:space="preserve"> </w:t>
      </w:r>
      <w:r w:rsidR="00787DCF">
        <w:fldChar w:fldCharType="begin" w:fldLock="1"/>
      </w:r>
      <w:r w:rsidR="008F211E">
        <w:instrText>ADDIN CSL_CITATION { "citationItems" : [ { "id" : "ITEM-1", "itemData" : { "ISSN" : "0959-3780", "author" : [ { "dropping-particle" : "", "family" : "Alexander", "given" : "Peter", "non-dropping-particle" : "", "parse-names" : false, "suffix" : "" }, { "dropping-particle" : "", "family" : "Rounsevell", "given" : "Mark D A", "non-dropping-particle" : "", "parse-names" : false, "suffix" : "" }, { "dropping-particle" : "", "family" : "Dislich", "given" : "Claudia", "non-dropping-particle" : "", "parse-names" : false, "suffix" : "" }, { "dropping-particle" : "", "family" : "Dodson", "given" : "Jennifer R", "non-dropping-particle" : "", "parse-names" : false, "suffix" : "" }, { "dropping-particle" : "", "family" : "Engstr\u00f6m", "given" : "Kerstin", "non-dropping-particle" : "", "parse-names" : false, "suffix" : "" }, { "dropping-particle" : "", "family" : "Moran", "given" : "Dominic", "non-dropping-particle" : "", "parse-names" : false, "suffix" : "" } ], "container-title" : "Global Environmental Change", "id" : "ITEM-1", "issued" : { "date-parts" : [ [ "2015" ] ] }, "page" : "138-147", "publisher" : "Elsevier", "title" : "Drivers for global agricultural land use change: the nexus of diet, population, yield and bioenergy", "type" : "article-journal", "volume" : "35" }, "uris" : [ "http://www.mendeley.com/documents/?uuid=f99c2961-95e1-4aec-a465-209cf044697d" ] }, { "id" : "ITEM-2", "itemData" : { "ISSN" : "2328-4277", "author" : [ { "dropping-particle" : "", "family" : "D'Odorico", "given" : "Paolo", "non-dropping-particle" : "", "parse-names" : false, "suffix" : "" }, { "dropping-particle" : "", "family" : "Carr", "given" : "Joel A", "non-dropping-particle" : "", "parse-names" : false, "suffix" : "" }, { "dropping-particle" : "", "family" : "Laio", "given" : "Francesco", "non-dropping-particle" : "", "parse-names" : false, "suffix" : "" }, { "dropping-particle" : "", "family" : "Ridolfi", "given" : "Luca", "non-dropping-particle" : "", "parse-names" : false, "suffix" : "" }, { "dropping-particle" : "", "family" : "Vandoni", "given" : "Stefano", "non-dropping-particle" : "", "parse-names" : false, "suffix" : "" } ], "container-title" : "Earth's Future", "id" : "ITEM-2", "issue" : "9", "issued" : { "date-parts" : [ [ "2014" ] ] }, "page" : "458-469", "publisher" : "Wiley Online Library", "title" : "Feeding humanity through global food trade", "type" : "article-journal", "volume" : "2" }, "uris" : [ "http://www.mendeley.com/documents/?uuid=7c676a6d-52c9-479e-9d7f-39333649070b" ] }, { "id" : "ITEM-3", "itemData" : { "ISSN" : "1758-6798", "author" : [ { "dropping-particle" : "", "family" : "Tai", "given" : "Amos P K", "non-dropping-particle" : "", "parse-names" : false, "suffix" : "" }, { "dropping-particle" : "", "family" : "Martin", "given" : "Maria Val", "non-dropping-particle" : "", "parse-names" : false, "suffix" : "" }, { "dropping-particle" : "", "family" : "Heald", "given" : "Colette L", "non-dropping-particle" : "", "parse-names" : false, "suffix" : "" } ], "container-title" : "Nature Climate Change", "id" : "ITEM-3", "issue" : "9", "issued" : { "date-parts" : [ [ "2014" ] ] }, "page" : "817", "publisher" : "Nature Publishing Group", "title" : "Threat to future global food security from climate change and ozone air pollution", "type" : "article-journal", "volume" : "4" }, "uris" : [ "http://www.mendeley.com/documents/?uuid=9d4c778b-9982-41af-a6f0-e5809735016a" ] }, { "id" : "ITEM-4",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4",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D\u2019Odorico et al., 2014; Tai et al., 2014; Alexander et al., 2015; Webb et al., 2017)", "plainTextFormattedCitation" : "(D\u2019Odorico et al., 2014; Tai et al., 2014; Alexander et al., 2015; Webb et al., 2017)", "previouslyFormattedCitation" : "(D\u2019Odorico et al., 2014; Tai et al., 2014; Alexander et al., 2015; Webb et al., 2017)" }, "properties" : { "noteIndex" : 0 }, "schema" : "https://github.com/citation-style-language/schema/raw/master/csl-citation.json" }</w:instrText>
      </w:r>
      <w:r w:rsidR="00787DCF">
        <w:fldChar w:fldCharType="separate"/>
      </w:r>
      <w:r w:rsidR="00CC6467" w:rsidRPr="00CC6467">
        <w:rPr>
          <w:noProof/>
        </w:rPr>
        <w:t>(D’Odorico et al., 2014; Tai et al., 2014; Alexander et al., 2015; Webb et al., 2017)</w:t>
      </w:r>
      <w:r w:rsidR="00787DCF">
        <w:fldChar w:fldCharType="end"/>
      </w:r>
      <w:r w:rsidR="00CC6467">
        <w:t xml:space="preserve">. </w:t>
      </w:r>
      <w:r>
        <w:t xml:space="preserve">A review conducted for the Intergovernmental Panel on Climate Change (IPCC) suggests climate change will adversely </w:t>
      </w:r>
      <w:proofErr w:type="spellStart"/>
      <w:r w:rsidR="0020622B">
        <w:t>e</w:t>
      </w:r>
      <w:r>
        <w:t>ffect</w:t>
      </w:r>
      <w:proofErr w:type="spellEnd"/>
      <w:r>
        <w:t xml:space="preserve"> crop yields post 2030 </w:t>
      </w:r>
      <w:r>
        <w:fldChar w:fldCharType="begin" w:fldLock="1"/>
      </w:r>
      <w:r>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fldChar w:fldCharType="separate"/>
      </w:r>
      <w:r w:rsidRPr="007F3551">
        <w:rPr>
          <w:noProof/>
        </w:rPr>
        <w:t>(Porter et al., 2014)</w:t>
      </w:r>
      <w:r>
        <w:fldChar w:fldCharType="end"/>
      </w:r>
      <w:r w:rsidR="0020622B">
        <w:t>,</w:t>
      </w:r>
      <w:r>
        <w:t xml:space="preserve"> and these impacts will vary regionally in response to precipitation variation and temperature change </w:t>
      </w:r>
      <w:r>
        <w:fldChar w:fldCharType="begin" w:fldLock="1"/>
      </w:r>
      <w:r>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fldChar w:fldCharType="separate"/>
      </w:r>
      <w:r w:rsidRPr="007F3551">
        <w:rPr>
          <w:noProof/>
        </w:rPr>
        <w:t>(De Pinto et al., 2016)</w:t>
      </w:r>
      <w:r>
        <w:fldChar w:fldCharType="end"/>
      </w:r>
      <w:r>
        <w:t xml:space="preserve">. For livestock, climate change related impacts will likely decrease meat and milk production primarily due to changing quality of forage </w:t>
      </w:r>
      <w:r>
        <w:fldChar w:fldCharType="begin" w:fldLock="1"/>
      </w:r>
      <w:r>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fldChar w:fldCharType="separate"/>
      </w:r>
      <w:r w:rsidRPr="0093638A">
        <w:rPr>
          <w:noProof/>
        </w:rPr>
        <w:t>(Chapman et al., 2012)</w:t>
      </w:r>
      <w:r>
        <w:fldChar w:fldCharType="end"/>
      </w:r>
      <w:r>
        <w:t xml:space="preserve">, pest/disease prevalence </w:t>
      </w:r>
      <w:r>
        <w:fldChar w:fldCharType="begin" w:fldLock="1"/>
      </w:r>
      <w:r>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fldChar w:fldCharType="separate"/>
      </w:r>
      <w:r w:rsidRPr="00F211C1">
        <w:rPr>
          <w:noProof/>
        </w:rPr>
        <w:t>(Nardone et al., 2010; Bett et al., 2017)</w:t>
      </w:r>
      <w:r>
        <w:fldChar w:fldCharType="end"/>
      </w:r>
      <w:r>
        <w:t xml:space="preserve"> and water availability </w:t>
      </w:r>
      <w:r>
        <w:fldChar w:fldCharType="begin" w:fldLock="1"/>
      </w:r>
      <w:r>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fldChar w:fldCharType="separate"/>
      </w:r>
      <w:r w:rsidRPr="00F211C1">
        <w:rPr>
          <w:noProof/>
        </w:rPr>
        <w:t>(Thornton et al., 2009; Havlík et al., 2015)</w:t>
      </w:r>
      <w:r>
        <w:fldChar w:fldCharType="end"/>
      </w:r>
      <w:r>
        <w:t>.</w:t>
      </w:r>
      <w:r w:rsidR="008F211E">
        <w:t xml:space="preserve"> </w:t>
      </w:r>
      <w:r w:rsidR="008F211E">
        <w:fldChar w:fldCharType="begin" w:fldLock="1"/>
      </w:r>
      <w:r w:rsidR="00CE1711">
        <w:instrText>ADDIN CSL_CITATION { "citationItems" : [ { "id" : "ITEM-1", "itemData" : { "ISSN" : "1540-9309", "author" : [ { "dropping-particle" : "", "family" : "Webb", "given" : "Nicholas P", "non-dropping-particle" : "", "parse-names" : false, "suffix" : "" }, { "dropping-particle" : "", "family" : "Marshall", "given" : "Nadine A", "non-dropping-particle" : "", "parse-names" : false, "suffix" : "" }, { "dropping-particle" : "", "family" : "Stringer", "given" : "Lindsay C", "non-dropping-particle" : "", "parse-names" : false, "suffix" : "" }, { "dropping-particle" : "", "family" : "Reed", "given" : "Mark S", "non-dropping-particle" : "", "parse-names" : false, "suffix" : "" }, { "dropping-particle" : "", "family" : "Chappell", "given" : "Adrian", "non-dropping-particle" : "", "parse-names" : false, "suffix" : "" }, { "dropping-particle" : "", "family" : "Herrick", "given" : "Jeffrey E", "non-dropping-particle" : "", "parse-names" : false, "suffix" : "" } ], "container-title" : "Frontiers in Ecology and the Environment", "id" : "ITEM-1", "issue" : "8", "issued" : { "date-parts" : [ [ "2017" ] ] }, "page" : "450-459", "publisher" : "Wiley Online Library", "title" : "Land degradation and climate change: building climate resilience in agriculture", "type" : "article-journal", "volume" : "15" }, "uris" : [ "http://www.mendeley.com/documents/?uuid=4b085ff2-afe7-46ac-bbe2-b3b7d7b4acc0"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r w:rsidR="008F211E">
        <w:fldChar w:fldCharType="separate"/>
      </w:r>
      <w:r w:rsidR="00F13B5A">
        <w:rPr>
          <w:noProof/>
        </w:rPr>
        <w:t>Webb et al.</w:t>
      </w:r>
      <w:r w:rsidR="008F211E" w:rsidRPr="008F211E">
        <w:rPr>
          <w:noProof/>
        </w:rPr>
        <w:t xml:space="preserve"> </w:t>
      </w:r>
      <w:r w:rsidR="008F211E">
        <w:rPr>
          <w:noProof/>
        </w:rPr>
        <w:t>(</w:t>
      </w:r>
      <w:r w:rsidR="008F211E" w:rsidRPr="008F211E">
        <w:rPr>
          <w:noProof/>
        </w:rPr>
        <w:t>2017)</w:t>
      </w:r>
      <w:r w:rsidR="008F211E">
        <w:fldChar w:fldCharType="end"/>
      </w:r>
      <w:r w:rsidR="008F211E">
        <w:t xml:space="preserve"> and </w:t>
      </w:r>
      <w:r>
        <w:fldChar w:fldCharType="begin" w:fldLock="1"/>
      </w:r>
      <w:r>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fldChar w:fldCharType="separate"/>
      </w:r>
      <w:r>
        <w:rPr>
          <w:noProof/>
        </w:rPr>
        <w:t>Bommarco et al.</w:t>
      </w:r>
      <w:r w:rsidRPr="00BA0D41">
        <w:rPr>
          <w:noProof/>
        </w:rPr>
        <w:t xml:space="preserve"> </w:t>
      </w:r>
      <w:r>
        <w:rPr>
          <w:noProof/>
        </w:rPr>
        <w:t>(</w:t>
      </w:r>
      <w:r w:rsidRPr="00BA0D41">
        <w:rPr>
          <w:noProof/>
        </w:rPr>
        <w:t>2018)</w:t>
      </w:r>
      <w:r>
        <w:fldChar w:fldCharType="end"/>
      </w:r>
      <w:r w:rsidR="00A20F4E">
        <w:t xml:space="preserve"> </w:t>
      </w:r>
      <w:r>
        <w:t xml:space="preserve">suggest retaining </w:t>
      </w:r>
      <w:r w:rsidR="00A20F4E">
        <w:t xml:space="preserve">biodiversity and </w:t>
      </w:r>
      <w:r>
        <w:t xml:space="preserve">ecosystem services in agriculture </w:t>
      </w:r>
      <w:r w:rsidR="00A20F4E">
        <w:t xml:space="preserve">are </w:t>
      </w:r>
      <w:r>
        <w:t xml:space="preserve">paramount to meeting these food security challenges. </w:t>
      </w:r>
    </w:p>
    <w:p w14:paraId="523FC82B" w14:textId="77777777" w:rsidR="00AD03B6" w:rsidRDefault="00AD03B6" w:rsidP="00AD03B6"/>
    <w:p w14:paraId="73EF073D" w14:textId="251A805E" w:rsidR="00AD03B6" w:rsidRDefault="00AD03B6" w:rsidP="00AD03B6">
      <w:r w:rsidRPr="0037186D">
        <w:t>Meanwhile</w:t>
      </w:r>
      <w:r w:rsidR="007129A6">
        <w:t>,</w:t>
      </w:r>
      <w:r w:rsidRPr="0037186D">
        <w:t xml:space="preserv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rsidR="00CB55AE">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id" : "ITEM-2", "itemData" : { "author" : [ { "dropping-particle" : "", "family" : "IPES-Food", "given" : "", "non-dropping-particle" : "", "parse-names" : false, "suffix" : "" } ], "id" : "ITEM-2",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Tscharntke et al., 2012; IPES-Food, 2016)", "plainTextFormattedCitation" : "(Tscharntke et al., 2012; IPES-Food, 2016)", "previouslyFormattedCitation" : "(Tscharntke et al., 2012; IPES-Food, 2016)" }, "properties" : { "noteIndex" : 0 }, "schema" : "https://github.com/citation-style-language/schema/raw/master/csl-citation.json" }</w:instrText>
      </w:r>
      <w:r>
        <w:fldChar w:fldCharType="separate"/>
      </w:r>
      <w:r w:rsidR="007273AF" w:rsidRPr="007273AF">
        <w:rPr>
          <w:noProof/>
        </w:rPr>
        <w:t>(Tscharntke et al., 2012; IPES-Food, 2016)</w:t>
      </w:r>
      <w:r>
        <w:fldChar w:fldCharType="end"/>
      </w:r>
      <w:r>
        <w:t xml:space="preserve">. </w:t>
      </w:r>
      <w:r w:rsidR="0020622B">
        <w:t>R</w:t>
      </w:r>
      <w:r w:rsidRPr="007A0C39">
        <w:t xml:space="preserve">eduction in diversity increases vulnerability to climatic and other stresses, raises risks for individual farmers, and </w:t>
      </w:r>
      <w:r>
        <w:t>undermines</w:t>
      </w:r>
      <w:r w:rsidRPr="007A0C39">
        <w:t xml:space="preserve"> the </w:t>
      </w:r>
      <w:r>
        <w:t>adaptability</w:t>
      </w:r>
      <w:r w:rsidRPr="007A0C39">
        <w:t xml:space="preserve"> of agriculture</w:t>
      </w:r>
      <w:r>
        <w:t xml:space="preserve"> to meet future drivers of change </w:t>
      </w:r>
      <w:r>
        <w:fldChar w:fldCharType="begin" w:fldLock="1"/>
      </w:r>
      <w:r>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fldChar w:fldCharType="separate"/>
      </w:r>
      <w:r w:rsidRPr="00A80D92">
        <w:rPr>
          <w:noProof/>
        </w:rPr>
        <w:t>(Thrupp, 2000)</w:t>
      </w:r>
      <w:r>
        <w:fldChar w:fldCharType="end"/>
      </w:r>
      <w:r>
        <w:t xml:space="preserve">. </w:t>
      </w:r>
    </w:p>
    <w:p w14:paraId="33F5A566" w14:textId="77777777" w:rsidR="00AD03B6" w:rsidRDefault="00AD03B6" w:rsidP="00AD03B6"/>
    <w:p w14:paraId="71D705CE" w14:textId="77777777" w:rsidR="00AD03B6" w:rsidRDefault="00AD03B6" w:rsidP="00AD03B6">
      <w:pPr>
        <w:pStyle w:val="Heading2"/>
        <w:keepLines w:val="0"/>
        <w:numPr>
          <w:ilvl w:val="1"/>
          <w:numId w:val="3"/>
        </w:numPr>
        <w:tabs>
          <w:tab w:val="left" w:pos="624"/>
        </w:tabs>
        <w:spacing w:before="300" w:after="120"/>
      </w:pPr>
      <w:bookmarkStart w:id="1" w:name="_Toc517708936"/>
      <w:r>
        <w:t xml:space="preserve">Agrobiodiversity </w:t>
      </w:r>
      <w:bookmarkEnd w:id="1"/>
      <w:r w:rsidR="007129A6">
        <w:t>is undersupplied</w:t>
      </w:r>
    </w:p>
    <w:p w14:paraId="6106A22D" w14:textId="77777777" w:rsidR="00AD03B6" w:rsidRDefault="00AD03B6" w:rsidP="00AD03B6">
      <w:pPr>
        <w:pStyle w:val="Firstparagraph"/>
      </w:pPr>
    </w:p>
    <w:p w14:paraId="56887961" w14:textId="04BB61E8" w:rsidR="00AD03B6" w:rsidRDefault="00AD03B6" w:rsidP="00AD03B6">
      <w:r>
        <w:t xml:space="preserve">Agrobiodiversity (see Figure 1) </w:t>
      </w:r>
      <w:r w:rsidRPr="003659A0">
        <w:rPr>
          <w:lang w:val="en-US"/>
        </w:rPr>
        <w:t>can be broadly defined as all domesticated biodiversity (i.e. crops and livestock) within agricultural systems</w:t>
      </w:r>
      <w:r w:rsidR="0020622B">
        <w:rPr>
          <w:lang w:val="en-US"/>
        </w:rPr>
        <w:t>,</w:t>
      </w:r>
      <w:r w:rsidRPr="003659A0">
        <w:rPr>
          <w:lang w:val="en-US"/>
        </w:rPr>
        <w:t xml:space="preserve"> </w:t>
      </w:r>
      <w:r>
        <w:rPr>
          <w:lang w:val="en-US"/>
        </w:rPr>
        <w:t>plus</w:t>
      </w:r>
      <w:r w:rsidRPr="003659A0">
        <w:rPr>
          <w:lang w:val="en-US"/>
        </w:rPr>
        <w:t xml:space="preserve"> non-domesticated biodiversity that interplay in various ways with the health and functioning of agricultural systems</w:t>
      </w:r>
      <w:r w:rsidR="0006766D">
        <w:rPr>
          <w:lang w:val="en-US"/>
        </w:rPr>
        <w:t xml:space="preserve"> </w:t>
      </w:r>
      <w:r w:rsidR="0006766D">
        <w:rPr>
          <w:lang w:val="en-US"/>
        </w:rPr>
        <w:fldChar w:fldCharType="begin" w:fldLock="1"/>
      </w:r>
      <w:r w:rsidR="005366E5">
        <w:rPr>
          <w:lang w:val="en-US"/>
        </w:rP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06766D">
        <w:rPr>
          <w:lang w:val="en-US"/>
        </w:rPr>
        <w:fldChar w:fldCharType="separate"/>
      </w:r>
      <w:r w:rsidR="0006766D" w:rsidRPr="0006766D">
        <w:rPr>
          <w:noProof/>
          <w:lang w:val="en-US"/>
        </w:rPr>
        <w:t>(Pascual et al., 2011)</w:t>
      </w:r>
      <w:r w:rsidR="0006766D">
        <w:rPr>
          <w:lang w:val="en-US"/>
        </w:rPr>
        <w:fldChar w:fldCharType="end"/>
      </w:r>
      <w:r w:rsidR="0006766D">
        <w:rPr>
          <w:lang w:val="en-US"/>
        </w:rPr>
        <w:t xml:space="preserve">. </w:t>
      </w:r>
      <w:r>
        <w:rPr>
          <w:lang w:val="en-US"/>
        </w:rPr>
        <w:t xml:space="preserve">The former </w:t>
      </w:r>
      <w:r>
        <w:t>is declining primarily in response to farm intensification</w:t>
      </w:r>
      <w:r w:rsidR="0020622B">
        <w:t>,</w:t>
      </w:r>
      <w:r>
        <w:t xml:space="preserve"> </w:t>
      </w:r>
      <w:r w:rsidR="0020622B">
        <w:t>which</w:t>
      </w:r>
      <w:r>
        <w:t xml:space="preserve">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p>
    <w:p w14:paraId="4CA560B2" w14:textId="77777777" w:rsidR="00AD03B6" w:rsidRDefault="00AD03B6" w:rsidP="00AD03B6"/>
    <w:p w14:paraId="7F7B5A10" w14:textId="0FDD0C15" w:rsidR="00AD03B6" w:rsidRDefault="0020622B" w:rsidP="00AD03B6">
      <w:r>
        <w:t>Global agriculture is increasingly reliant on a limited subgroup</w:t>
      </w:r>
      <w:r w:rsidR="00D1622C">
        <w:t xml:space="preserve"> of plant and animal diversity</w:t>
      </w:r>
      <w:r w:rsidR="00AD03B6">
        <w:t>. O</w:t>
      </w:r>
      <w:r w:rsidR="00AD03B6" w:rsidRPr="00246AFD">
        <w:t xml:space="preserve">nly 15 animal species account for 90% of livestock production </w:t>
      </w:r>
      <w:r w:rsidR="00AD03B6" w:rsidRPr="00246AFD">
        <w:fldChar w:fldCharType="begin" w:fldLock="1"/>
      </w:r>
      <w:r w:rsidR="00AD03B6">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AD03B6" w:rsidRPr="00246AFD">
        <w:fldChar w:fldCharType="separate"/>
      </w:r>
      <w:r w:rsidR="00AD03B6" w:rsidRPr="00246AFD">
        <w:rPr>
          <w:noProof/>
        </w:rPr>
        <w:t>(Villanueva et al., 2004)</w:t>
      </w:r>
      <w:r w:rsidR="00AD03B6" w:rsidRPr="00246AFD">
        <w:fldChar w:fldCharType="end"/>
      </w:r>
      <w:r w:rsidR="00AD03B6">
        <w:t xml:space="preserve">. </w:t>
      </w:r>
      <w:r>
        <w:t>J</w:t>
      </w:r>
      <w:r w:rsidR="00AD03B6">
        <w:t>ust 12 plant species worldwide provide more than 70% of all human calorific intake</w:t>
      </w:r>
      <w:r>
        <w:t xml:space="preserve"> from arable crops</w:t>
      </w:r>
      <w:r w:rsidR="00AD03B6">
        <w:t xml:space="preserve"> </w:t>
      </w:r>
      <w:r w:rsidR="00AD03B6">
        <w:fldChar w:fldCharType="begin" w:fldLock="1"/>
      </w:r>
      <w:r w:rsidR="00AD03B6">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00AD03B6">
        <w:fldChar w:fldCharType="separate"/>
      </w:r>
      <w:r w:rsidR="00AD03B6" w:rsidRPr="007F3551">
        <w:rPr>
          <w:noProof/>
        </w:rPr>
        <w:t>(Frison et al., 2012)</w:t>
      </w:r>
      <w:r w:rsidR="00AD03B6">
        <w:fldChar w:fldCharType="end"/>
      </w:r>
      <w:r w:rsidR="00AD03B6">
        <w:t xml:space="preserve">. Within these species, </w:t>
      </w:r>
      <w:r>
        <w:t>a declining number of</w:t>
      </w:r>
      <w:r w:rsidR="00AD03B6">
        <w:t xml:space="preserve"> breeds and varieties are responsible for the  majority of production </w:t>
      </w:r>
      <w:r w:rsidR="00AD03B6">
        <w:fldChar w:fldCharType="begin" w:fldLock="1"/>
      </w:r>
      <w:r w:rsidR="00AD03B6">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00AD03B6">
        <w:fldChar w:fldCharType="separate"/>
      </w:r>
      <w:r w:rsidR="00AD03B6" w:rsidRPr="006E1CDD">
        <w:rPr>
          <w:noProof/>
        </w:rPr>
        <w:t>(FAO, 2015a; Gruber, 2017)</w:t>
      </w:r>
      <w:r w:rsidR="00AD03B6">
        <w:fldChar w:fldCharType="end"/>
      </w:r>
      <w:r w:rsidR="00AD03B6">
        <w:t xml:space="preserve">. Yet, the ability to grow </w:t>
      </w:r>
      <w:r w:rsidR="00AD03B6" w:rsidRPr="00ED0BAF">
        <w:t>crops</w:t>
      </w:r>
      <w:r w:rsidR="00AD03B6">
        <w:t xml:space="preserve"> and graze pastures</w:t>
      </w:r>
      <w:r w:rsidR="00AD03B6" w:rsidRPr="00ED0BAF">
        <w:t xml:space="preserve"> in</w:t>
      </w:r>
      <w:r w:rsidR="00AD03B6">
        <w:t xml:space="preserve"> challenging environments</w:t>
      </w:r>
      <w:r w:rsidR="00AD03B6" w:rsidRPr="00ED0BAF">
        <w:t>, particularly</w:t>
      </w:r>
      <w:r w:rsidR="00AD03B6">
        <w:t xml:space="preserve"> those most </w:t>
      </w:r>
      <w:r w:rsidR="00D1622C">
        <w:t>affected</w:t>
      </w:r>
      <w:r w:rsidR="00AD03B6">
        <w:t xml:space="preserve"> by climate </w:t>
      </w:r>
      <w:proofErr w:type="gramStart"/>
      <w:r w:rsidR="00B64201">
        <w:t>change,</w:t>
      </w:r>
      <w:proofErr w:type="gramEnd"/>
      <w:r w:rsidR="00AD03B6" w:rsidRPr="00ED0BAF">
        <w:t xml:space="preserve"> will re</w:t>
      </w:r>
      <w:r w:rsidR="00AD03B6">
        <w:t xml:space="preserve">quire adaptive genetic resources.  </w:t>
      </w:r>
      <w:r w:rsidR="00AD03B6">
        <w:fldChar w:fldCharType="begin" w:fldLock="1"/>
      </w:r>
      <w:r w:rsidR="00AD03B6">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00AD03B6">
        <w:fldChar w:fldCharType="separate"/>
      </w:r>
      <w:r w:rsidR="00AD03B6">
        <w:rPr>
          <w:noProof/>
        </w:rPr>
        <w:t>Rojas-Downing et al.</w:t>
      </w:r>
      <w:r w:rsidR="00AD03B6" w:rsidRPr="00077502">
        <w:rPr>
          <w:noProof/>
        </w:rPr>
        <w:t xml:space="preserve"> </w:t>
      </w:r>
      <w:r w:rsidR="00AD03B6">
        <w:rPr>
          <w:noProof/>
        </w:rPr>
        <w:t>(</w:t>
      </w:r>
      <w:r w:rsidR="00AD03B6" w:rsidRPr="00077502">
        <w:rPr>
          <w:noProof/>
        </w:rPr>
        <w:t>2017)</w:t>
      </w:r>
      <w:r w:rsidR="00AD03B6">
        <w:fldChar w:fldCharType="end"/>
      </w:r>
      <w:r w:rsidR="00AD03B6">
        <w:t xml:space="preserve"> suggests c</w:t>
      </w:r>
      <w:r w:rsidR="00AD03B6" w:rsidRPr="00B92719">
        <w:t>rop and animal diversification are the most promising adaption measures</w:t>
      </w:r>
      <w:r w:rsidR="00F13B5A">
        <w:t xml:space="preserve"> for climate change</w:t>
      </w:r>
      <w:r w:rsidR="00AD03B6">
        <w:t xml:space="preserve"> and this </w:t>
      </w:r>
      <w:r w:rsidR="00CD6E63">
        <w:t>suggest</w:t>
      </w:r>
      <w:r w:rsidR="00876452">
        <w:t>s</w:t>
      </w:r>
      <w:r w:rsidR="00CD6E63">
        <w:t xml:space="preserve"> a role </w:t>
      </w:r>
      <w:r w:rsidR="00D1622C">
        <w:t>for farm</w:t>
      </w:r>
      <w:r w:rsidR="00AD03B6">
        <w:t xml:space="preserve"> animal genetic resources (FAnGR) and plant genetic resources (PGR) for agriculture. </w:t>
      </w:r>
    </w:p>
    <w:p w14:paraId="3A3B0A01" w14:textId="77777777" w:rsidR="00AD03B6" w:rsidRDefault="00AD03B6" w:rsidP="00AD03B6"/>
    <w:p w14:paraId="05FB9B50" w14:textId="77777777" w:rsidR="00AD03B6" w:rsidRDefault="00AD03B6" w:rsidP="00AD03B6">
      <w:r>
        <w:rPr>
          <w:noProof/>
          <w:lang w:eastAsia="en-GB"/>
        </w:rPr>
        <w:drawing>
          <wp:inline distT="0" distB="0" distL="0" distR="0" wp14:anchorId="3AF2D8CF" wp14:editId="1174424A">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9">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14:paraId="20820276" w14:textId="16659CB4" w:rsidR="00AD03B6" w:rsidRPr="003821E7" w:rsidRDefault="00AD03B6" w:rsidP="00AD03B6">
      <w:pPr>
        <w:pStyle w:val="Caption"/>
      </w:pPr>
      <w:bookmarkStart w:id="2" w:name="_Toc517708856"/>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w:t>
      </w:r>
      <w:r w:rsidR="00876452">
        <w:t>underpinned by</w:t>
      </w:r>
      <w:r>
        <w:t xml:space="preserve"> sustaining natural capital and agroecosystems. The various elements that comprise agrobiodiveristy are outlined.</w:t>
      </w:r>
      <w:r w:rsidRPr="009F0FF3">
        <w:t xml:space="preserve"> </w:t>
      </w:r>
      <w:r>
        <w:t xml:space="preserve"> Adapted from </w:t>
      </w:r>
      <w:r>
        <w:fldChar w:fldCharType="begin" w:fldLock="1"/>
      </w:r>
      <w:r>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Pr>
          <w:noProof/>
        </w:rPr>
        <w:t>FAO</w:t>
      </w:r>
      <w:r w:rsidRPr="003C0028">
        <w:rPr>
          <w:noProof/>
        </w:rPr>
        <w:t xml:space="preserve"> </w:t>
      </w:r>
      <w:r>
        <w:rPr>
          <w:noProof/>
        </w:rPr>
        <w:t>(</w:t>
      </w:r>
      <w:r w:rsidRPr="003C0028">
        <w:rPr>
          <w:noProof/>
        </w:rPr>
        <w:t>2004)</w:t>
      </w:r>
      <w:r>
        <w:fldChar w:fldCharType="end"/>
      </w:r>
      <w:r>
        <w:t>.</w:t>
      </w:r>
      <w:bookmarkEnd w:id="2"/>
    </w:p>
    <w:p w14:paraId="36A53DC3" w14:textId="5050E650" w:rsidR="00AD03B6" w:rsidRDefault="00AD03B6" w:rsidP="00AD03B6">
      <w:r>
        <w:t xml:space="preserve">FAnGR can be defined as the </w:t>
      </w:r>
      <w:r w:rsidRPr="00DE5EDE">
        <w:t>avian and mammalian species</w:t>
      </w:r>
      <w:r>
        <w:t xml:space="preserve"> used for food production</w:t>
      </w:r>
      <w:r w:rsidR="00CD6E63">
        <w:t>,</w:t>
      </w:r>
      <w:r>
        <w:t xml:space="preserve">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 xml:space="preserve">. Both facets of diversity are undersupplied and this </w:t>
      </w:r>
      <w:proofErr w:type="gramStart"/>
      <w:r>
        <w:t>can be appreciated</w:t>
      </w:r>
      <w:proofErr w:type="gramEnd"/>
      <w:r>
        <w:t xml:space="preserve"> </w:t>
      </w:r>
      <w:r w:rsidR="00CD6E63">
        <w:t>with reference to</w:t>
      </w:r>
      <w:r>
        <w:t xml:space="preserve"> the economic conceptual framework</w:t>
      </w:r>
      <w:r w:rsidR="00F13B5A">
        <w:t xml:space="preserve"> that suggests</w:t>
      </w:r>
      <w:r>
        <w:t xml:space="preserve"> diversity is a public good</w:t>
      </w:r>
      <w:r w:rsidR="00CD6E63">
        <w:t xml:space="preserve"> whose value is</w:t>
      </w:r>
      <w:r>
        <w:t xml:space="preserve"> not captured by markets</w:t>
      </w:r>
      <w:r w:rsidR="00690FF6">
        <w:t xml:space="preserve">.  As such this element can </w:t>
      </w:r>
      <w:r>
        <w:t xml:space="preserve"> lack an explicit value</w:t>
      </w:r>
      <w:r w:rsidR="00690FF6">
        <w:t xml:space="preserve"> for providers</w:t>
      </w:r>
      <w:r>
        <w:t xml:space="preserve"> </w:t>
      </w:r>
      <w:r>
        <w:fldChar w:fldCharType="begin" w:fldLock="1"/>
      </w:r>
      <w:r>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fldChar w:fldCharType="separate"/>
      </w:r>
      <w:r w:rsidRPr="007D6E6D">
        <w:rPr>
          <w:noProof/>
        </w:rPr>
        <w:t>(Pearce and Moran, 1994)</w:t>
      </w:r>
      <w:r>
        <w:fldChar w:fldCharType="end"/>
      </w:r>
      <w:r>
        <w:t xml:space="preserve">.  </w:t>
      </w:r>
      <w:r w:rsidR="0006766D">
        <w:t>Diversity</w:t>
      </w:r>
      <w:r>
        <w:t xml:space="preserve"> is </w:t>
      </w:r>
      <w:r w:rsidR="00157287">
        <w:t xml:space="preserve">therefore </w:t>
      </w:r>
      <w:r>
        <w:t xml:space="preserve">not </w:t>
      </w:r>
      <w:r w:rsidR="00F13B5A">
        <w:t>considered</w:t>
      </w:r>
      <w:r>
        <w:t xml:space="preserve"> in the cost of food production and </w:t>
      </w:r>
      <w:r w:rsidR="00157287">
        <w:t>this leads to undersupply</w:t>
      </w:r>
      <w:r w:rsidR="00CE1711">
        <w:t xml:space="preserve"> as farmers ‘disinvest’ in </w:t>
      </w:r>
      <w:r w:rsidR="00B64201">
        <w:t>pursuit of profit</w:t>
      </w:r>
      <w:r>
        <w:t xml:space="preserve"> </w:t>
      </w:r>
      <w:r>
        <w:fldChar w:fldCharType="begin" w:fldLock="1"/>
      </w:r>
      <w:r w:rsidR="00E37DD3">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id" : "ITEM-2",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2",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 } ], "mendeley" : { "formattedCitation" : "(Pascual and Perrings, 2007; Sustainable Food Trust, 2017)", "plainTextFormattedCitation" : "(Pascual and Perrings, 2007; Sustainable Food Trust, 2017)", "previouslyFormattedCitation" : "(Pascual and Perrings, 2007; Sustainable Food Trust, 2017)" }, "properties" : { "noteIndex" : 0 }, "schema" : "https://github.com/citation-style-language/schema/raw/master/csl-citation.json" }</w:instrText>
      </w:r>
      <w:r>
        <w:fldChar w:fldCharType="separate"/>
      </w:r>
      <w:r w:rsidR="00CE1711" w:rsidRPr="00CE1711">
        <w:rPr>
          <w:noProof/>
        </w:rPr>
        <w:t>(Pascual and Perrings, 2007; Sustainable Food Trust, 2017)</w:t>
      </w:r>
      <w:r>
        <w:fldChar w:fldCharType="end"/>
      </w:r>
      <w:r>
        <w:t>. The resulting market failure has homogenised production landscapes worldwide and corrective measures are necessary to supply more diversity through policies that govern food production and biological resource use</w:t>
      </w:r>
      <w:r w:rsidR="0006766D">
        <w:t xml:space="preserve"> </w:t>
      </w:r>
      <w:r w:rsidR="0006766D">
        <w:fldChar w:fldCharType="begin" w:fldLock="1"/>
      </w:r>
      <w:r w:rsidR="0006766D">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06766D">
        <w:fldChar w:fldCharType="separate"/>
      </w:r>
      <w:r w:rsidR="0006766D" w:rsidRPr="00D56F1E">
        <w:rPr>
          <w:noProof/>
        </w:rPr>
        <w:t>(IPES-Food, 2016)</w:t>
      </w:r>
      <w:r w:rsidR="0006766D">
        <w:fldChar w:fldCharType="end"/>
      </w:r>
      <w:r>
        <w:t xml:space="preserve">. </w:t>
      </w:r>
    </w:p>
    <w:p w14:paraId="7C3F33F5" w14:textId="4AA072FD" w:rsidR="00AD03B6" w:rsidRDefault="00AD03B6" w:rsidP="00AD03B6">
      <w:r>
        <w:t xml:space="preserve"> </w:t>
      </w:r>
    </w:p>
    <w:p w14:paraId="1FB94135" w14:textId="6FBB65CE" w:rsidR="00AD03B6" w:rsidRDefault="00AD03B6" w:rsidP="00AD03B6">
      <w:r>
        <w:t>The need to conserve genetic resources for agriculture has been formally recognized by the Convention on Biological Diversity (</w:t>
      </w:r>
      <w:r w:rsidRPr="00A25DA0">
        <w:t>C</w:t>
      </w:r>
      <w:r>
        <w:t xml:space="preserve">BD) Aichi Biodiversity Targets </w:t>
      </w:r>
      <w:r>
        <w:fldChar w:fldCharType="begin" w:fldLock="1"/>
      </w:r>
      <w:r>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fldChar w:fldCharType="separate"/>
      </w:r>
      <w:r w:rsidRPr="00C626BB">
        <w:rPr>
          <w:noProof/>
        </w:rPr>
        <w:t>(CBD, 2013)</w:t>
      </w:r>
      <w:r>
        <w:fldChar w:fldCharType="end"/>
      </w:r>
      <w:r>
        <w:t xml:space="preserve"> and various international declarations</w:t>
      </w:r>
      <w:r>
        <w:rPr>
          <w:rStyle w:val="FootnoteReference"/>
        </w:rPr>
        <w:footnoteReference w:id="1"/>
      </w:r>
      <w:r>
        <w:t xml:space="preserve">. 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w:t>
      </w:r>
      <w:r w:rsidR="007D3730">
        <w:t>,</w:t>
      </w:r>
      <w:r w:rsidR="00B64201">
        <w:t xml:space="preserve"> and the need to invest in agro</w:t>
      </w:r>
      <w:r>
        <w:t xml:space="preserve">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w:t>
      </w:r>
      <w:r w:rsidR="007D3730">
        <w:t xml:space="preserve">This is further stressed by </w:t>
      </w:r>
      <w:r>
        <w:t xml:space="preserve">The </w:t>
      </w:r>
      <w:r w:rsidRPr="00687B72">
        <w:t>Intergovernmental Science-Policy Platform on Biodiversity and Ecosystem Services</w:t>
      </w:r>
      <w:r>
        <w:t xml:space="preserve"> </w:t>
      </w:r>
      <w:r>
        <w:fldChar w:fldCharType="begin" w:fldLock="1"/>
      </w:r>
      <w:r>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fldChar w:fldCharType="separate"/>
      </w:r>
      <w:r w:rsidRPr="00687B72">
        <w:rPr>
          <w:noProof/>
        </w:rPr>
        <w:t>(IPBES, 2018)</w:t>
      </w:r>
      <w:r>
        <w:fldChar w:fldCharType="end"/>
      </w:r>
      <w:r w:rsidR="007D3730">
        <w:t>, which</w:t>
      </w:r>
      <w:r>
        <w:t xml:space="preserve"> suggests such investments make sound economic sense, i.e. the benefits generally outweigh the costs. </w:t>
      </w:r>
    </w:p>
    <w:p w14:paraId="210743D4" w14:textId="77777777" w:rsidR="00AD03B6" w:rsidRDefault="00AD03B6" w:rsidP="00AD03B6"/>
    <w:p w14:paraId="2EC1F0FC" w14:textId="2C5DC9A9" w:rsidR="00AD03B6" w:rsidRDefault="00AD03B6" w:rsidP="00AD03B6">
      <w:proofErr w:type="gramStart"/>
      <w:r>
        <w:t>But</w:t>
      </w:r>
      <w:proofErr w:type="gramEnd"/>
      <w:r>
        <w:t xml:space="preserve"> while much work has explored the costs and benefits of preserving biodiversity, much less has focused on the supply and demand side aspects of agrobiodiversity. Work by </w:t>
      </w:r>
      <w:r>
        <w:fldChar w:fldCharType="begin" w:fldLock="1"/>
      </w:r>
      <w:r>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fldChar w:fldCharType="separate"/>
      </w:r>
      <w:r>
        <w:rPr>
          <w:noProof/>
        </w:rPr>
        <w:t>Bioversity International</w:t>
      </w:r>
      <w:r w:rsidRPr="009443C0">
        <w:rPr>
          <w:noProof/>
        </w:rPr>
        <w:t xml:space="preserve"> </w:t>
      </w:r>
      <w:r>
        <w:rPr>
          <w:noProof/>
        </w:rPr>
        <w:t>(</w:t>
      </w:r>
      <w:r w:rsidRPr="009443C0">
        <w:rPr>
          <w:noProof/>
        </w:rPr>
        <w:t>2018)</w:t>
      </w:r>
      <w:r>
        <w:fldChar w:fldCharType="end"/>
      </w:r>
      <w:r>
        <w:t xml:space="preserve"> has begun to offer insights by exploring the use of payments for agrobiodiversity conservation services (PACS) for the delivery of agrobiodiveristy from private land via incentives </w:t>
      </w:r>
      <w:r>
        <w:fldChar w:fldCharType="begin" w:fldLock="1"/>
      </w:r>
      <w:r>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 2013; Pascual et al., 2011; Krishna et al., 2013)", "manualFormatting" : "(e.g. Narloch et al., 2011, 2013; Pascual et al., 2011; Krishna et al., 2013)", "plainTextFormattedCitation" : "(Narloch et al., 2011, 2013; Pascual et al., 2011; Krishna et al., 2013)", "previouslyFormattedCitation" : "(Narloch et al., 2011, 2013; Pascual et al., 2011; Krishna et al., 2013)" }, "properties" : { "noteIndex" : 0 }, "schema" : "https://github.com/citation-style-language/schema/raw/master/csl-citation.json" }</w:instrText>
      </w:r>
      <w:r>
        <w:fldChar w:fldCharType="separate"/>
      </w:r>
      <w:r w:rsidRPr="00D552A6">
        <w:rPr>
          <w:noProof/>
        </w:rPr>
        <w:t>(</w:t>
      </w:r>
      <w:r>
        <w:rPr>
          <w:noProof/>
        </w:rPr>
        <w:t xml:space="preserve">e.g. </w:t>
      </w:r>
      <w:r w:rsidRPr="00D552A6">
        <w:rPr>
          <w:noProof/>
        </w:rPr>
        <w:t>Narloch et al., 2011, 2013; Pascual et al., 2011; Krishna et al., 2013)</w:t>
      </w:r>
      <w:r>
        <w:fldChar w:fldCharType="end"/>
      </w:r>
      <w:r>
        <w:t>. The thesis develops this agenda further by focusing on a key literature gap: how to improve the design</w:t>
      </w:r>
      <w:r w:rsidR="00157287">
        <w:t xml:space="preserve"> </w:t>
      </w:r>
      <w:r>
        <w:t xml:space="preserve">of </w:t>
      </w:r>
      <w:r w:rsidR="00D958CE">
        <w:t xml:space="preserve">agrobiodiveristy </w:t>
      </w:r>
      <w:r>
        <w:t xml:space="preserve">incentive schemes for </w:t>
      </w:r>
      <w:r w:rsidR="00157287">
        <w:t xml:space="preserve">better </w:t>
      </w:r>
      <w:r>
        <w:t>conservation</w:t>
      </w:r>
      <w:r w:rsidR="00157287">
        <w:t xml:space="preserve"> outcomes</w:t>
      </w:r>
      <w:r>
        <w:t xml:space="preserve">. </w:t>
      </w:r>
    </w:p>
    <w:p w14:paraId="6146CCA3" w14:textId="77777777" w:rsidR="00AD03B6" w:rsidRDefault="00AD03B6" w:rsidP="00AD03B6">
      <w:pPr>
        <w:pStyle w:val="Heading2"/>
        <w:keepLines w:val="0"/>
        <w:numPr>
          <w:ilvl w:val="1"/>
          <w:numId w:val="3"/>
        </w:numPr>
        <w:tabs>
          <w:tab w:val="left" w:pos="624"/>
        </w:tabs>
        <w:spacing w:before="300" w:after="120"/>
      </w:pPr>
      <w:bookmarkStart w:id="3" w:name="_Toc517708937"/>
      <w:r>
        <w:t>Economic incentives to supply more diversity</w:t>
      </w:r>
      <w:bookmarkEnd w:id="3"/>
    </w:p>
    <w:p w14:paraId="742561ED" w14:textId="77777777" w:rsidR="00AD03B6" w:rsidRPr="00F9425D" w:rsidRDefault="00AD03B6" w:rsidP="00AD03B6">
      <w:pPr>
        <w:pStyle w:val="Firstparagraph"/>
      </w:pPr>
    </w:p>
    <w:p w14:paraId="592AC3B2" w14:textId="43CD6F02" w:rsidR="00AD03B6" w:rsidRDefault="00AD03B6" w:rsidP="00AD03B6">
      <w:r>
        <w:t xml:space="preserve">Economic incentives can address market failures through a range of policy tools including regulation, taxation, certification, and subsides. </w:t>
      </w:r>
      <w:r w:rsidR="00F13B5A">
        <w:t>Incentives</w:t>
      </w:r>
      <w:r>
        <w:t xml:space="preserve"> work by influencing the behaviours of actors and firms through the alteration of market signals</w:t>
      </w:r>
      <w:r w:rsidR="002C7FE5">
        <w:t>,</w:t>
      </w:r>
      <w:r w:rsidR="00F13B5A">
        <w:t xml:space="preserve"> and</w:t>
      </w:r>
      <w:r w:rsidRPr="008628D7">
        <w:t xml:space="preserve"> </w:t>
      </w:r>
      <w:r w:rsidR="00F13B5A">
        <w:t xml:space="preserve">have </w:t>
      </w:r>
      <w:r>
        <w:t>become an increasingly popular way to address a range of environmental problems, including biodiversity loss</w:t>
      </w:r>
      <w:r w:rsidR="00F13B5A">
        <w:t xml:space="preserve"> </w:t>
      </w:r>
      <w:r w:rsidR="00F13B5A" w:rsidRPr="008628D7">
        <w:t xml:space="preserve"> </w:t>
      </w:r>
      <w:r w:rsidR="00F13B5A">
        <w:fldChar w:fldCharType="begin" w:fldLock="1"/>
      </w:r>
      <w:r w:rsidR="000B6AE2">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6" ] ] }, "publisher" : "Routledge", "title" : "Environmental and natural resource economics", "type" : "book" }, "uris" : [ "http://www.mendeley.com/documents/?uuid=f3ec9809-4aa9-4d07-a855-55eee83f5864" ] } ], "mendeley" : { "formattedCitation" : "(Tietenberg and Lewis, 2016)", "plainTextFormattedCitation" : "(Tietenberg and Lewis, 2016)", "previouslyFormattedCitation" : "(Tietenberg and Lewis, 2016)" }, "properties" : { "noteIndex" : 0 }, "schema" : "https://github.com/citation-style-language/schema/raw/master/csl-citation.json" }</w:instrText>
      </w:r>
      <w:r w:rsidR="00F13B5A">
        <w:fldChar w:fldCharType="separate"/>
      </w:r>
      <w:r w:rsidR="00540357" w:rsidRPr="00540357">
        <w:rPr>
          <w:noProof/>
        </w:rPr>
        <w:t>(Tietenberg and Lewis, 2016)</w:t>
      </w:r>
      <w:r w:rsidR="00F13B5A">
        <w:fldChar w:fldCharType="end"/>
      </w:r>
      <w:r w:rsidR="00F13B5A">
        <w:t>.</w:t>
      </w:r>
      <w:r>
        <w:t xml:space="preserve"> </w:t>
      </w:r>
      <w:r w:rsidR="002C7FE5">
        <w:t>Market-based i</w:t>
      </w:r>
      <w:r w:rsidR="00F13B5A">
        <w:t>ncentives are</w:t>
      </w:r>
      <w:r>
        <w:t xml:space="preserve"> </w:t>
      </w:r>
      <w:r w:rsidR="002C7FE5">
        <w:t xml:space="preserve">preferred </w:t>
      </w:r>
      <w:r>
        <w:t xml:space="preserve">because they offer more flexibility than ‘command and control’ policies that typically require firms to adhere to minimum standards or regulations </w:t>
      </w:r>
      <w:r>
        <w:fldChar w:fldCharType="begin" w:fldLock="1"/>
      </w:r>
      <w: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fldChar w:fldCharType="separate"/>
      </w:r>
      <w:r w:rsidRPr="008E347B">
        <w:rPr>
          <w:noProof/>
        </w:rPr>
        <w:t>(de Vries and Hanley, 2016)</w:t>
      </w:r>
      <w:r>
        <w:fldChar w:fldCharType="end"/>
      </w:r>
      <w:r>
        <w:t xml:space="preserve">. </w:t>
      </w:r>
      <w:r w:rsidR="002C7FE5">
        <w:t xml:space="preserve"> These tend to be more costly ways of insuring compliance with environmental objectives</w:t>
      </w:r>
      <w:r w:rsidR="00134D8C">
        <w:t xml:space="preserve"> </w:t>
      </w:r>
      <w:r w:rsidR="00134D8C">
        <w:fldChar w:fldCharType="begin" w:fldLock="1"/>
      </w:r>
      <w:r w:rsidR="00701E7B">
        <w:instrText>ADDIN CSL_CITATION { "citationItems" : [ { "id" : "ITEM-1", "itemData" : { "author" : [ { "dropping-particle" : "", "family" : "OECD", "given" : "", "non-dropping-particle" : "", "parse-names" : false, "suffix" : "" } ], "id" : "ITEM-1", "issued" : { "date-parts" : [ [ "2018" ] ] }, "publisher-place" : "Paris", "title" : "Cost benefit analysis and the environment: Further developments and policy use. OECD Publishing, Paris.", "type" : "report" }, "uris" : [ "http://www.mendeley.com/documents/?uuid=23936779-410e-43fa-b1cf-13bdb0d7a465" ] } ], "mendeley" : { "formattedCitation" : "(OECD, 2018)", "plainTextFormattedCitation" : "(OECD, 2018)", "previouslyFormattedCitation" : "(OECD, 2018)" }, "properties" : { "noteIndex" : 0 }, "schema" : "https://github.com/citation-style-language/schema/raw/master/csl-citation.json" }</w:instrText>
      </w:r>
      <w:r w:rsidR="00134D8C">
        <w:fldChar w:fldCharType="separate"/>
      </w:r>
      <w:r w:rsidR="00134D8C" w:rsidRPr="00134D8C">
        <w:rPr>
          <w:noProof/>
        </w:rPr>
        <w:t>(OECD, 2018)</w:t>
      </w:r>
      <w:r w:rsidR="00134D8C">
        <w:fldChar w:fldCharType="end"/>
      </w:r>
      <w:r w:rsidR="002C7FE5">
        <w:t>.</w:t>
      </w:r>
    </w:p>
    <w:p w14:paraId="58A27494" w14:textId="77777777" w:rsidR="00AD03B6" w:rsidRDefault="00AD03B6" w:rsidP="00AD03B6"/>
    <w:p w14:paraId="6B5F47B3" w14:textId="1A9D8161" w:rsidR="00AD03B6" w:rsidRDefault="002C7FE5" w:rsidP="00AD03B6">
      <w:r>
        <w:t xml:space="preserve">The advantages of market-based approaches extend to </w:t>
      </w:r>
      <w:r w:rsidR="00AD03B6">
        <w:t xml:space="preserve">voluntary incentive schemes, such as payments for ecosystem services (PES), where landowners are rewarded for supplying ecosystem services on private lands </w:t>
      </w:r>
      <w:r w:rsidR="00AD03B6">
        <w:fldChar w:fldCharType="begin" w:fldLock="1"/>
      </w:r>
      <w:r w:rsidR="00AD03B6">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00AD03B6">
        <w:fldChar w:fldCharType="separate"/>
      </w:r>
      <w:r w:rsidR="00AD03B6" w:rsidRPr="00750B6B">
        <w:rPr>
          <w:noProof/>
        </w:rPr>
        <w:t>(Farley and Costanza, 2010)</w:t>
      </w:r>
      <w:r w:rsidR="00AD03B6">
        <w:fldChar w:fldCharType="end"/>
      </w:r>
      <w:r w:rsidR="00AD03B6">
        <w:t xml:space="preserve">. </w:t>
      </w:r>
      <w:r w:rsidR="00AD03B6" w:rsidRPr="00F628F5">
        <w:t xml:space="preserve">While </w:t>
      </w:r>
      <w:r w:rsidR="00AD03B6">
        <w:t>incentive instruments</w:t>
      </w:r>
      <w:r w:rsidR="00AD03B6" w:rsidRPr="00F628F5">
        <w:t xml:space="preserve"> for </w:t>
      </w:r>
      <w:r w:rsidR="00AD03B6">
        <w:t>biodiversity</w:t>
      </w:r>
      <w:r w:rsidR="00AD03B6" w:rsidRPr="00F628F5">
        <w:t xml:space="preserve"> are proving more popular worldwide, </w:t>
      </w:r>
      <w:r>
        <w:t>funding limitation</w:t>
      </w:r>
      <w:r w:rsidR="003154DC">
        <w:t>s</w:t>
      </w:r>
      <w:r>
        <w:t xml:space="preserve"> are </w:t>
      </w:r>
      <w:r w:rsidR="00AD03B6" w:rsidRPr="00F628F5">
        <w:t xml:space="preserve">a major constraint  </w:t>
      </w:r>
      <w:r w:rsidR="00AD03B6" w:rsidRPr="00F628F5">
        <w:fldChar w:fldCharType="begin" w:fldLock="1"/>
      </w:r>
      <w:r w:rsidR="00AD03B6">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00AD03B6" w:rsidRPr="00F628F5">
        <w:fldChar w:fldCharType="separate"/>
      </w:r>
      <w:r w:rsidR="00AD03B6" w:rsidRPr="00F628F5">
        <w:rPr>
          <w:noProof/>
        </w:rPr>
        <w:t>(McCarthy et al., 2012; Waldron et al., 2013)</w:t>
      </w:r>
      <w:r w:rsidR="00AD03B6" w:rsidRPr="00F628F5">
        <w:fldChar w:fldCharType="end"/>
      </w:r>
      <w:r w:rsidR="00AD03B6" w:rsidRPr="00F628F5">
        <w:t xml:space="preserve">. </w:t>
      </w:r>
      <w:r w:rsidR="00AD03B6">
        <w:t>Moreover, b</w:t>
      </w:r>
      <w:r w:rsidR="00AD03B6" w:rsidRPr="00F628F5">
        <w:t xml:space="preserve">uyers of conservation services (usually governments) often face uncertainty </w:t>
      </w:r>
      <w:r w:rsidR="003154DC">
        <w:t xml:space="preserve">and lack of information on </w:t>
      </w:r>
      <w:r w:rsidR="00AD03B6" w:rsidRPr="00F628F5">
        <w:t xml:space="preserve">how the costs of supplying diversity are distributed across landowners. </w:t>
      </w:r>
      <w:r w:rsidR="00164180">
        <w:t>T</w:t>
      </w:r>
      <w:r w:rsidR="00AD03B6" w:rsidRPr="00F628F5">
        <w:t xml:space="preserve">he </w:t>
      </w:r>
      <w:r w:rsidR="00AD03B6">
        <w:t xml:space="preserve">conservation benefits </w:t>
      </w:r>
      <w:r w:rsidR="00AD03B6" w:rsidRPr="00F628F5">
        <w:t xml:space="preserve">can also vary across </w:t>
      </w:r>
      <w:r w:rsidR="00AD03B6">
        <w:t>sites</w:t>
      </w:r>
      <w:r w:rsidR="00AD03B6" w:rsidRPr="00F628F5">
        <w:t xml:space="preserve"> </w:t>
      </w:r>
      <w:r w:rsidR="00AD03B6">
        <w:t>(</w:t>
      </w:r>
      <w:r w:rsidR="00AD03B6" w:rsidRPr="00F628F5">
        <w:t>and genetic resources</w:t>
      </w:r>
      <w:r w:rsidR="00AD03B6">
        <w:t>).</w:t>
      </w:r>
      <w:r w:rsidR="00AD03B6" w:rsidRPr="00F628F5">
        <w:t xml:space="preserve"> This poses challenges to the design of incentive mechanisms in being both effective and efficient at sustaining agrobiodiveristy improvements</w:t>
      </w:r>
      <w:r w:rsidR="0009250A">
        <w:t xml:space="preserve"> </w:t>
      </w:r>
      <w:r w:rsidR="00540357">
        <w:t>by</w:t>
      </w:r>
      <w:r w:rsidR="0009250A">
        <w:t xml:space="preserve"> targeting lowest cost providers</w:t>
      </w:r>
      <w:r w:rsidR="00AD03B6" w:rsidRPr="00F628F5">
        <w:t>.</w:t>
      </w:r>
      <w:r w:rsidR="00AD03B6">
        <w:t xml:space="preserve"> It is therefore of interest to explore how the d</w:t>
      </w:r>
      <w:r w:rsidR="00CE1711">
        <w:t xml:space="preserve">esign of incentive schemes </w:t>
      </w:r>
      <w:proofErr w:type="gramStart"/>
      <w:r w:rsidR="00CE1711">
        <w:t>can</w:t>
      </w:r>
      <w:r w:rsidR="00AD03B6">
        <w:t xml:space="preserve"> be made</w:t>
      </w:r>
      <w:proofErr w:type="gramEnd"/>
      <w:r w:rsidR="00AD03B6">
        <w:t xml:space="preserve"> more </w:t>
      </w:r>
      <w:r w:rsidR="00540357">
        <w:t xml:space="preserve">(cost) </w:t>
      </w:r>
      <w:r w:rsidR="00AD03B6">
        <w:t xml:space="preserve">effective. </w:t>
      </w:r>
    </w:p>
    <w:p w14:paraId="414E9A7C" w14:textId="77777777" w:rsidR="00AD03B6" w:rsidRDefault="00AD03B6" w:rsidP="00AD03B6"/>
    <w:p w14:paraId="7F8955A5" w14:textId="54AF5ED7" w:rsidR="00AD03B6" w:rsidRDefault="00CB55AE" w:rsidP="00AD03B6">
      <w:r>
        <w:t>Globally</w:t>
      </w:r>
      <w:r w:rsidR="00540357">
        <w:t>,</w:t>
      </w:r>
      <w:r>
        <w:t xml:space="preserve"> </w:t>
      </w:r>
      <w:r w:rsidR="00AD03B6">
        <w:t>incentive schemes</w:t>
      </w:r>
      <w:r w:rsidR="00540357">
        <w:t xml:space="preserve"> specifically targeting </w:t>
      </w:r>
      <w:r w:rsidR="00157287">
        <w:t xml:space="preserve">PGR </w:t>
      </w:r>
      <w:r>
        <w:t xml:space="preserve">conservation </w:t>
      </w:r>
      <w:r w:rsidR="00157287">
        <w:t xml:space="preserve">are </w:t>
      </w:r>
      <w:r w:rsidR="00C00B2D">
        <w:t>uncommon</w:t>
      </w:r>
      <w:r w:rsidR="00167D05">
        <w:t xml:space="preserve"> as most </w:t>
      </w:r>
      <w:r>
        <w:t xml:space="preserve">conservation occurs </w:t>
      </w:r>
      <w:r w:rsidR="00540357">
        <w:t xml:space="preserve">either </w:t>
      </w:r>
      <w:r w:rsidR="00540357" w:rsidRPr="00540357">
        <w:rPr>
          <w:i/>
        </w:rPr>
        <w:t>ex situ</w:t>
      </w:r>
      <w:r w:rsidR="00540357">
        <w:t xml:space="preserve"> or </w:t>
      </w:r>
      <w:r>
        <w:t>in</w:t>
      </w:r>
      <w:r w:rsidR="00167D05">
        <w:t xml:space="preserve"> protected areas</w:t>
      </w:r>
      <w:r w:rsidR="00712CFF">
        <w:t xml:space="preserve"> </w:t>
      </w:r>
      <w:r w:rsidR="00540357">
        <w:t>and</w:t>
      </w:r>
      <w:r w:rsidR="00712CFF">
        <w:t xml:space="preserve"> reserves</w:t>
      </w:r>
      <w:r w:rsidR="00167D05">
        <w:t xml:space="preserve"> rather than on-farm</w:t>
      </w:r>
      <w:r w:rsidR="005366E5">
        <w:t xml:space="preserve"> </w:t>
      </w:r>
      <w:r w:rsidR="005366E5">
        <w:fldChar w:fldCharType="begin" w:fldLock="1"/>
      </w:r>
      <w:r w:rsidR="00346118">
        <w:instrText>ADDIN CSL_CITATION { "citationItems" : [ { "id" : "ITEM-1", "itemData" : { "author" : [ { "dropping-particle" : "", "family" : "Frese", "given" : "L.", "non-dropping-particle" : "", "parse-names" : false, "suffix" : "" }, { "dropping-particle" : "", "family" : "Palme", "given" : "A.", "non-dropping-particle" : "", "parse-names" : false, "suffix" : "" }, { "dropping-particle" : "", "family" : "Kik", "given" : "C.", "non-dropping-particle" : "", "parse-names" : false, "suffix" : "" } ], "id" : "ITEM-1", "issued" : { "date-parts" : [ [ "2014" ] ] }, "title" : "On the sustainable use and conservation of plant genetic resources in Europe. Report from Work Package 5 \u201cEngaging the user Community\u201d of the PGR Secure project \u201cNovel characterization of crop wild relative and landrace resources as a basis for improved c", "type" : "report" }, "uris" : [ "http://www.mendeley.com/documents/?uuid=4a0bd495-4a77-4476-bca6-0042438893bd" ] }, { "id" : "ITEM-2", "itemData" : { "author" : [ { "dropping-particle" : "", "family" : "FAO", "given" : "", "non-dropping-particle" : "", "parse-names" : false, "suffix" : "" } ], "id" : "ITEM-2", "issued" : { "date-parts" : [ [ "2010" ] ] }, "publisher-place" : "Rome, Italy", "title" : "The Second Report on the state of the worlds plant genetic resources for food and agriculture", "type" : "report" }, "uris" : [ "http://www.mendeley.com/documents/?uuid=528bdc0d-173a-48f0-96ae-e826c3775203" ] } ], "mendeley" : { "formattedCitation" : "(FAO, 2010; Frese et al., 2014)", "plainTextFormattedCitation" : "(FAO, 2010; Frese et al., 2014)", "previouslyFormattedCitation" : "(FAO, 2010; Frese et al., 2014)" }, "properties" : { "noteIndex" : 0 }, "schema" : "https://github.com/citation-style-language/schema/raw/master/csl-citation.json" }</w:instrText>
      </w:r>
      <w:r w:rsidR="005366E5">
        <w:fldChar w:fldCharType="separate"/>
      </w:r>
      <w:r w:rsidRPr="00CB55AE">
        <w:rPr>
          <w:noProof/>
        </w:rPr>
        <w:t>(FAO, 2010; Frese et al., 2014)</w:t>
      </w:r>
      <w:r w:rsidR="005366E5">
        <w:fldChar w:fldCharType="end"/>
      </w:r>
      <w:r w:rsidR="00157287">
        <w:t>.</w:t>
      </w:r>
      <w:r w:rsidR="00ED5A43">
        <w:t xml:space="preserve"> </w:t>
      </w:r>
      <w:r w:rsidR="00712CFF">
        <w:t>Where such schemes are implemented, they generally work by providing landowners with a fixed payment (per ha) for providing conservation</w:t>
      </w:r>
      <w:r w:rsidR="00346118">
        <w:t xml:space="preserve"> services </w:t>
      </w:r>
      <w:r w:rsidR="00346118">
        <w:fldChar w:fldCharType="begin" w:fldLock="1"/>
      </w:r>
      <w:r w:rsidR="00D15513">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mendeley" : { "formattedCitation" : "(Pascual et al., 2011)", "plainTextFormattedCitation" : "(Pascual et al., 2011)", "previouslyFormattedCitation" : "(Pascual et al., 2011)" }, "properties" : { "noteIndex" : 0 }, "schema" : "https://github.com/citation-style-language/schema/raw/master/csl-citation.json" }</w:instrText>
      </w:r>
      <w:r w:rsidR="00346118">
        <w:fldChar w:fldCharType="separate"/>
      </w:r>
      <w:r w:rsidR="00346118" w:rsidRPr="00346118">
        <w:rPr>
          <w:noProof/>
        </w:rPr>
        <w:t>(Pascual et al., 2011)</w:t>
      </w:r>
      <w:r w:rsidR="00346118">
        <w:fldChar w:fldCharType="end"/>
      </w:r>
      <w:r w:rsidR="00712CFF">
        <w:t>. Similarly,</w:t>
      </w:r>
      <w:r w:rsidR="00ED5A43">
        <w:t xml:space="preserve"> schemes for</w:t>
      </w:r>
      <w:r w:rsidR="00C00B2D">
        <w:t xml:space="preserve"> </w:t>
      </w:r>
      <w:r w:rsidR="00AD03B6">
        <w:t xml:space="preserve">FAnGR provide fixed payments (usually per animal) to landowners for conserving rare breeds </w:t>
      </w:r>
      <w:r w:rsidR="00AD03B6">
        <w:fldChar w:fldCharType="begin" w:fldLock="1"/>
      </w:r>
      <w:r w:rsidR="00AD03B6">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rsidR="00AD03B6">
        <w:fldChar w:fldCharType="separate"/>
      </w:r>
      <w:r w:rsidR="00AD03B6" w:rsidRPr="009403AF">
        <w:rPr>
          <w:noProof/>
        </w:rPr>
        <w:t>(Kompan et al., 2014)</w:t>
      </w:r>
      <w:r w:rsidR="00AD03B6">
        <w:fldChar w:fldCharType="end"/>
      </w:r>
      <w:r w:rsidR="00AD03B6">
        <w:t xml:space="preserve">. The </w:t>
      </w:r>
      <w:r w:rsidR="00D106F2">
        <w:t xml:space="preserve">key </w:t>
      </w:r>
      <w:r w:rsidR="00AD03B6">
        <w:t xml:space="preserve">problem with such uniform payment schemes is adverse selection – i.e. payment levels might not actually relate to the actual costs of participation for scheme entrants, resulting in over-compensation due to  information asymmetries </w:t>
      </w:r>
      <w:r w:rsidR="00AD03B6">
        <w:fldChar w:fldCharType="begin" w:fldLock="1"/>
      </w:r>
      <w:r w:rsidR="00AD03B6">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00AD03B6">
        <w:fldChar w:fldCharType="separate"/>
      </w:r>
      <w:r w:rsidR="00AD03B6" w:rsidRPr="00D537FE">
        <w:rPr>
          <w:noProof/>
        </w:rPr>
        <w:t>(de Vries and Hanley, 2016)</w:t>
      </w:r>
      <w:r w:rsidR="00AD03B6">
        <w:fldChar w:fldCharType="end"/>
      </w:r>
      <w:r w:rsidR="00AD03B6">
        <w:t>. Additionally, fixed price schemes</w:t>
      </w:r>
      <w:r w:rsidR="00164180">
        <w:t xml:space="preserve"> are seldom differentiated based on </w:t>
      </w:r>
      <w:r w:rsidR="00133D6A">
        <w:t>different value attributes of</w:t>
      </w:r>
      <w:r w:rsidR="00164180">
        <w:t xml:space="preserve"> diversity </w:t>
      </w:r>
      <w:r w:rsidR="00133D6A">
        <w:t>or extinction risk</w:t>
      </w:r>
      <w:r w:rsidR="00B64201">
        <w:t xml:space="preserve"> and few target specific </w:t>
      </w:r>
      <w:r w:rsidR="00B701DF">
        <w:t>suppliers</w:t>
      </w:r>
      <w:r w:rsidR="00B64201">
        <w:t xml:space="preserve"> </w:t>
      </w:r>
      <w:r w:rsidR="00B701DF">
        <w:t xml:space="preserve">(agents) </w:t>
      </w:r>
      <w:r w:rsidR="00B64201">
        <w:t>of conservation services</w:t>
      </w:r>
      <w:r w:rsidR="00164180">
        <w:t xml:space="preserve">. </w:t>
      </w:r>
      <w:r w:rsidR="00AD03B6">
        <w:t>The challenge of revealing suppliers true opportunity cost</w:t>
      </w:r>
      <w:r w:rsidR="00B64201">
        <w:t>, preferences for conservation contracts and overall costs/benefits from conservation investments</w:t>
      </w:r>
      <w:r w:rsidR="00AD03B6">
        <w:t xml:space="preserve"> has given rise to a range of empirical approaches that can be used to better inform </w:t>
      </w:r>
      <w:r w:rsidR="00540357">
        <w:t xml:space="preserve"> policy</w:t>
      </w:r>
      <w:r w:rsidR="00AD03B6">
        <w:t xml:space="preserve">. </w:t>
      </w:r>
      <w:r w:rsidR="000642E4">
        <w:t xml:space="preserve">This thesis </w:t>
      </w:r>
      <w:r w:rsidR="00540357">
        <w:t>considers three approaches</w:t>
      </w:r>
      <w:r w:rsidR="00300986">
        <w:t xml:space="preserve"> </w:t>
      </w:r>
      <w:r w:rsidR="000642E4">
        <w:t xml:space="preserve">to improve conservation policy </w:t>
      </w:r>
      <w:r w:rsidR="00540357">
        <w:t>design.</w:t>
      </w:r>
    </w:p>
    <w:p w14:paraId="52A78989" w14:textId="77777777" w:rsidR="00AD03B6" w:rsidRDefault="00AD03B6" w:rsidP="00AD03B6"/>
    <w:p w14:paraId="00542A82" w14:textId="167EF757" w:rsidR="00AD03B6" w:rsidRDefault="00AD03B6" w:rsidP="00AD03B6">
      <w:r>
        <w:t xml:space="preserve">Choice modelling has been </w:t>
      </w:r>
      <w:r w:rsidR="00B66AD1">
        <w:t>a</w:t>
      </w:r>
      <w:r w:rsidR="000D727E">
        <w:t xml:space="preserve"> common</w:t>
      </w:r>
      <w:r>
        <w:t xml:space="preserve"> </w:t>
      </w:r>
      <w:r w:rsidR="00B66AD1">
        <w:t xml:space="preserve">approach </w:t>
      </w:r>
      <w:r>
        <w:t xml:space="preserve">to elicit landowner preferences for the design of conservation schemes and </w:t>
      </w:r>
      <w:r w:rsidR="000D727E">
        <w:t xml:space="preserve">to </w:t>
      </w:r>
      <w:r>
        <w:t>measure willingness to accept (WTA) monetary rewards for contracts</w:t>
      </w:r>
      <w:r w:rsidR="000D727E">
        <w:t>,</w:t>
      </w:r>
      <w:r>
        <w:t xml:space="preserve"> thereby revealing cost heterogeneity </w:t>
      </w:r>
      <w:r>
        <w:fldChar w:fldCharType="begin" w:fldLock="1"/>
      </w:r>
      <w:r>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fldChar w:fldCharType="separate"/>
      </w:r>
      <w:r w:rsidRPr="00BB53AD">
        <w:rPr>
          <w:noProof/>
        </w:rPr>
        <w:t>(</w:t>
      </w:r>
      <w:r>
        <w:rPr>
          <w:noProof/>
        </w:rPr>
        <w:t xml:space="preserve">e.g. </w:t>
      </w:r>
      <w:r w:rsidRPr="00BB53AD">
        <w:rPr>
          <w:noProof/>
        </w:rPr>
        <w:t>Ruto and Garrod, 2009; Greiner, 2015)</w:t>
      </w:r>
      <w:r>
        <w:fldChar w:fldCharType="end"/>
      </w:r>
      <w:r>
        <w:t xml:space="preserve">. Such approaches have been used to identify factors that may impact participation in schemes (e.g. contract length) and ultimately the cost of implementing schemes under specific contractual terms </w:t>
      </w:r>
      <w:r>
        <w:fldChar w:fldCharType="begin" w:fldLock="1"/>
      </w:r>
      <w:r>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fldChar w:fldCharType="separate"/>
      </w:r>
      <w:r w:rsidRPr="007220BD">
        <w:rPr>
          <w:noProof/>
        </w:rPr>
        <w:t>(Hanley et al., 2012)</w:t>
      </w:r>
      <w:r>
        <w:fldChar w:fldCharType="end"/>
      </w:r>
      <w:r>
        <w:t>. Altern</w:t>
      </w:r>
      <w:r w:rsidR="00496AB1">
        <w:t xml:space="preserve">atively, conservation auctions </w:t>
      </w:r>
      <w:r>
        <w:t>are an incentive based mechanism that can potentially deal with the issues of adverse selection</w:t>
      </w:r>
      <w:r w:rsidR="0087031B">
        <w:t xml:space="preserve">, information asymmetry </w:t>
      </w:r>
      <w:r>
        <w:t xml:space="preserve">and poor cost effectiveness by promoting price competition amongst landowners opting to supply conservation services </w:t>
      </w:r>
      <w:r>
        <w:fldChar w:fldCharType="begin" w:fldLock="1"/>
      </w:r>
      <w: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fldChar w:fldCharType="separate"/>
      </w:r>
      <w:r w:rsidRPr="000846DE">
        <w:rPr>
          <w:noProof/>
        </w:rPr>
        <w:t>(Windle and Rolfe, 2008; Whitten, 2017)</w:t>
      </w:r>
      <w:r>
        <w:fldChar w:fldCharType="end"/>
      </w:r>
      <w:r>
        <w:t xml:space="preserve">. Such approaches </w:t>
      </w:r>
      <w:r w:rsidR="00496AB1">
        <w:t xml:space="preserve">can be combined with optimisation modelling to maximise a certain objective function relative to </w:t>
      </w:r>
      <w:r w:rsidR="00B701DF">
        <w:t>various</w:t>
      </w:r>
      <w:r w:rsidR="00496AB1">
        <w:t xml:space="preserve"> constraints</w:t>
      </w:r>
      <w:r w:rsidR="000D727E">
        <w:t>,</w:t>
      </w:r>
      <w:r w:rsidR="00496AB1">
        <w:t xml:space="preserve"> and </w:t>
      </w:r>
      <w:r>
        <w:t xml:space="preserve">have been shown to outperform fixed priced schemes </w:t>
      </w:r>
      <w:r>
        <w:fldChar w:fldCharType="begin" w:fldLock="1"/>
      </w:r>
      <w:r w:rsidR="00CE1711">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Rolfe et al., 2017)", "plainTextFormattedCitation" : "(Rolfe et al., 2017)", "previouslyFormattedCitation" : "(Rolfe et al., 2017)" }, "properties" : { "noteIndex" : 0 }, "schema" : "https://github.com/citation-style-language/schema/raw/master/csl-citation.json" }</w:instrText>
      </w:r>
      <w:r>
        <w:fldChar w:fldCharType="separate"/>
      </w:r>
      <w:r w:rsidRPr="00A36E14">
        <w:rPr>
          <w:noProof/>
        </w:rPr>
        <w:t>(Rolfe et al., 2017)</w:t>
      </w:r>
      <w:r>
        <w:fldChar w:fldCharType="end"/>
      </w:r>
      <w:r>
        <w:t xml:space="preserve">. Lastly, decision support tools, such as multi criteria decision analysis (MCDA), have emerged </w:t>
      </w:r>
      <w:r w:rsidRPr="00BB53AD">
        <w:t xml:space="preserve"> to </w:t>
      </w:r>
      <w:r>
        <w:t>combine</w:t>
      </w:r>
      <w:r w:rsidRPr="00BB53AD">
        <w:t xml:space="preserve"> technical information and</w:t>
      </w:r>
      <w:r>
        <w:t xml:space="preserve"> </w:t>
      </w:r>
      <w:r w:rsidRPr="00BB53AD">
        <w:t>stakehol</w:t>
      </w:r>
      <w:r>
        <w:t xml:space="preserve">der </w:t>
      </w:r>
      <w:r w:rsidR="00DB7021">
        <w:t>preferences</w:t>
      </w:r>
      <w:r>
        <w:t xml:space="preserve"> to appraise costs/benefits of different</w:t>
      </w:r>
      <w:r w:rsidR="000B6AE2">
        <w:t xml:space="preserve"> project</w:t>
      </w:r>
      <w:r>
        <w:t xml:space="preserve"> alternatives </w:t>
      </w:r>
      <w:r>
        <w:fldChar w:fldCharType="begin" w:fldLock="1"/>
      </w:r>
      <w:r>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fldChar w:fldCharType="separate"/>
      </w:r>
      <w:r w:rsidRPr="002445AC">
        <w:rPr>
          <w:noProof/>
        </w:rPr>
        <w:t>(Adem Esmail and Geneletti, 2018)</w:t>
      </w:r>
      <w:r>
        <w:fldChar w:fldCharType="end"/>
      </w:r>
      <w:r>
        <w:t xml:space="preserve">. </w:t>
      </w:r>
      <w:r w:rsidR="000D727E">
        <w:t>D</w:t>
      </w:r>
      <w:r w:rsidR="000D727E" w:rsidRPr="000D727E">
        <w:t xml:space="preserve">espite an urgent need to rationalise investments for more </w:t>
      </w:r>
      <w:r w:rsidR="000B6AE2">
        <w:t xml:space="preserve">effective conservation outcomes </w:t>
      </w:r>
      <w:r w:rsidR="000D727E">
        <w:t>t</w:t>
      </w:r>
      <w:r>
        <w:t>he development of simple decision making frameworks to guide investments in ag</w:t>
      </w:r>
      <w:r w:rsidR="000B6AE2">
        <w:t>robiodiveristy has been lacking</w:t>
      </w:r>
      <w:r>
        <w:t xml:space="preserve"> </w:t>
      </w:r>
      <w:r w:rsidR="00B03078">
        <w:fldChar w:fldCharType="begin" w:fldLock="1"/>
      </w:r>
      <w:r w:rsidR="00B701DF">
        <w:instrText>ADDIN CSL_CITATION { "citationItems" : [ { "id" : "ITEM-1", "itemData" : { "ISSN" : "1014-2339", "author" : [ { "dropping-particle" : "", "family" : "Verrier", "given" : "E", "non-dropping-particle" : "", "parse-names" : false, "suffix" : "" }, { "dropping-particle" : "", "family" : "Audiot", "given" : "A", "non-dropping-particle" : "", "parse-names" : false, "suffix" : "" }, { "dropping-particle" : "", "family" : "Bertrand", "given" : "C", "non-dropping-particle" : "", "parse-names" : false, "suffix" : "" }, { "dropping-particle" : "", "family" : "Chapuis", "given" : "H", "non-dropping-particle" : "", "parse-names" : false, "suffix" : "" }, { "dropping-particle" : "", "family" : "Charvolin", "given" : "E", "non-dropping-particle" : "", "parse-names" : false, "suffix" : "" }, { "dropping-particle" : "", "family" : "Danchin-Burge", "given" : "C", "non-dropping-particle" : "", "parse-names" : false, "suffix" : "" }, { "dropping-particle" : "", "family" : "Danvy", "given" : "S", "non-dropping-particle" : "", "parse-names" : false, "suffix" : "" }, { "dropping-particle" : "", "family" : "Gourdine", "given" : "J L", "non-dropping-particle" : "", "parse-names" : false, "suffix" : "" }, { "dropping-particle" : "", "family" : "Gaultier", "given" : "P", "non-dropping-particle" : "", "parse-names" : false, "suffix" : "" }, { "dropping-particle" : "", "family" : "Gu\u00e9men\u00e9", "given" : "D", "non-dropping-particle" : "", "parse-names" : false, "suffix" : "" } ], "container-title" : "Animal Genetic Resources Information= Bulletin de information sur les ressources g\u00e9n\u00e9tiques animales= Bolet\u00edn de informaci\u00f3n sobre recursos gen\u00e9ticos animales", "id" : "ITEM-1", "issue" : "57", "issued" : { "date-parts" : [ [ "2015" ] ] }, "page" : "105-118", "publisher" : "Organizaci\u00f3n de las Naciones Unidas para la Agricultura y la Alimentaci\u00f3n (FAO)", "title" : "Assessing the risk status of livestock breeds: a multi-indicator method applied to 178 French local breeds belonging to ten species", "type" : "article-journal" }, "uris" : [ "http://www.mendeley.com/documents/?uuid=1f2eb458-b283-43f2-807f-10fc0aae5c19" ] }, { "id" : "ITEM-2", "itemData" : { "DOI" : "10.3389/fgene.2015.00314", "author" : [ { "dropping-particle" : "", "family" : "Bruford", "given" : "Michael W", "non-dropping-particle" : "", "parse-names" : false, "suffix" : "" }, { "dropping-particle" : "", "family" : "Ginja", "given" : "Catarina", "non-dropping-particle" : "", "parse-names" : false, "suffix" : "" }, { "dropping-particle" : "", "family" : "Hoffmann", "given" : "Irene", "non-dropping-particle" : "", "parse-names" : false, "suffix" : "" }, { "dropping-particle" : "", "family" : "Joost", "given" : "St\u00e9phane", "non-dropping-particle" : "", "parse-names" : false, "suffix" : "" }, { "dropping-particle" : "", "family" : "Orozco-terWengel", "given" : "Pablo", "non-dropping-particle" : "", "parse-names" : false, "suffix" : "" }, { "dropping-particle" : "", "family" : "Alberto", "given" : "Florian J", "non-dropping-particle" : "", "parse-names" : false, "suffix" : "" }, { "dropping-particle" : "", "family" : "Amaral", "given" : "Andreia J", "non-dropping-particle" : "", "parse-names" : false, "suffix" : "" }, { "dropping-particle" : "", "family" : "Barbato", "given" : "Mario", "non-dropping-particle" : "", "parse-names" : false, "suffix" : "" }, { "dropping-particle" : "", "family" : "Biscarini", "given" : "Filippo", "non-dropping-particle" : "", "parse-names" : false, "suffix" : "" }, { "dropping-particle" : "", "family" : "Colli", "given" : "Licia", "non-dropping-particle" : "", "parse-names" : false, "suffix" : "" } ], "container-title" : "Frontiers in genetics", "id" : "ITEM-2", "issued" : { "date-parts" : [ [ "2015" ] ] }, "publisher" : "Frontiers Media SA", "title" : "Prospects and challenges for the conservation of farm animal genomic resources, 2015-2025", "type" : "article-journal", "volume" : "6" }, "uris" : [ "http://www.mendeley.com/documents/?uuid=7943b2f4-b587-4a1c-a76a-994de8f7af04" ] } ], "mendeley" : { "formattedCitation" : "(Bruford et al., 2015; Verrier et al., 2015)", "plainTextFormattedCitation" : "(Bruford et al., 2015; Verrier et al., 2015)", "previouslyFormattedCitation" : "(Bruford et al., 2015; Verrier et al., 2015)" }, "properties" : { "noteIndex" : 0 }, "schema" : "https://github.com/citation-style-language/schema/raw/master/csl-citation.json" }</w:instrText>
      </w:r>
      <w:r w:rsidR="00B03078">
        <w:fldChar w:fldCharType="separate"/>
      </w:r>
      <w:r w:rsidR="00B701DF" w:rsidRPr="00B701DF">
        <w:rPr>
          <w:noProof/>
        </w:rPr>
        <w:t>(Bruford et al., 2015; Verrier et al., 2015)</w:t>
      </w:r>
      <w:r w:rsidR="00B03078">
        <w:fldChar w:fldCharType="end"/>
      </w:r>
      <w:r>
        <w:t xml:space="preserve">. </w:t>
      </w:r>
    </w:p>
    <w:p w14:paraId="37EF799F" w14:textId="77777777" w:rsidR="00AD03B6" w:rsidRDefault="00AD03B6" w:rsidP="00AD03B6">
      <w:pPr>
        <w:pStyle w:val="Heading2"/>
        <w:keepLines w:val="0"/>
        <w:numPr>
          <w:ilvl w:val="1"/>
          <w:numId w:val="3"/>
        </w:numPr>
        <w:tabs>
          <w:tab w:val="left" w:pos="624"/>
        </w:tabs>
        <w:spacing w:before="300" w:after="120"/>
      </w:pPr>
      <w:bookmarkStart w:id="4" w:name="_Toc517708938"/>
      <w:r>
        <w:t>Aims and objectives</w:t>
      </w:r>
      <w:bookmarkEnd w:id="4"/>
    </w:p>
    <w:p w14:paraId="79198BAC" w14:textId="77777777" w:rsidR="00AD03B6" w:rsidRDefault="00AD03B6" w:rsidP="00AD03B6"/>
    <w:p w14:paraId="64103593" w14:textId="33C58C10" w:rsidR="00AD03B6" w:rsidRPr="00701E7B" w:rsidRDefault="00AD03B6" w:rsidP="00AD03B6">
      <w:r w:rsidRPr="00D471F3">
        <w:t>The contribution of this the</w:t>
      </w:r>
      <w:r>
        <w:t xml:space="preserve">sis lies in the </w:t>
      </w:r>
      <w:r w:rsidR="00D15513">
        <w:t xml:space="preserve">application of different modelling approaches </w:t>
      </w:r>
      <w:r w:rsidR="009A3E6B">
        <w:t xml:space="preserve">(outlined below) </w:t>
      </w:r>
      <w:r w:rsidR="00D15513">
        <w:t>to explore how</w:t>
      </w:r>
      <w:r w:rsidRPr="00D471F3">
        <w:t xml:space="preserve"> </w:t>
      </w:r>
      <w:r>
        <w:t xml:space="preserve">incentive instruments </w:t>
      </w:r>
      <w:r w:rsidR="00B701DF">
        <w:t xml:space="preserve">could be improved or </w:t>
      </w:r>
      <w:r w:rsidR="00D15513">
        <w:t>implemented</w:t>
      </w:r>
      <w:r>
        <w:t xml:space="preserve"> to </w:t>
      </w:r>
      <w:r w:rsidR="00D15513">
        <w:t>support</w:t>
      </w:r>
      <w:r>
        <w:t xml:space="preserve"> PGR and FAnGR conservation. </w:t>
      </w:r>
      <w:r w:rsidR="0087031B">
        <w:t xml:space="preserve">Developing </w:t>
      </w:r>
      <w:r w:rsidR="00701E7B">
        <w:t>rationalised</w:t>
      </w:r>
      <w:r w:rsidR="00F1139B">
        <w:t xml:space="preserve"> incentive instruments for FAnGR conservation</w:t>
      </w:r>
      <w:r>
        <w:t xml:space="preserve"> is a </w:t>
      </w:r>
      <w:r w:rsidR="006311BD">
        <w:t>stated research and policy challenge</w:t>
      </w:r>
      <w:r>
        <w:t xml:space="preserve"> outlined by </w:t>
      </w:r>
      <w:r>
        <w:fldChar w:fldCharType="begin" w:fldLock="1"/>
      </w:r>
      <w:r w:rsidR="00CE1711">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fldChar w:fldCharType="separate"/>
      </w:r>
      <w:r w:rsidR="009A3E6B">
        <w:rPr>
          <w:noProof/>
        </w:rPr>
        <w:t>Cardellino and Boyazoglu</w:t>
      </w:r>
      <w:r w:rsidRPr="00194880">
        <w:rPr>
          <w:noProof/>
        </w:rPr>
        <w:t xml:space="preserve"> </w:t>
      </w:r>
      <w:r>
        <w:rPr>
          <w:noProof/>
        </w:rPr>
        <w:t>(</w:t>
      </w:r>
      <w:r w:rsidRPr="00194880">
        <w:rPr>
          <w:noProof/>
        </w:rPr>
        <w:t>2009)</w:t>
      </w:r>
      <w:r>
        <w:fldChar w:fldCharType="end"/>
      </w:r>
      <w:r w:rsidR="00F1139B">
        <w:t xml:space="preserve">, while the need </w:t>
      </w:r>
      <w:r w:rsidR="00701E7B">
        <w:t>for</w:t>
      </w:r>
      <w:r w:rsidR="00F1139B">
        <w:t xml:space="preserve"> on-farm conservation of PGR </w:t>
      </w:r>
      <w:r w:rsidR="00701E7B">
        <w:t xml:space="preserve">through PES type schemes has been noted by </w:t>
      </w:r>
      <w:r w:rsidR="00701E7B">
        <w:fldChar w:fldCharType="begin" w:fldLock="1"/>
      </w:r>
      <w:r w:rsidR="00540357">
        <w:instrText>ADDIN CSL_CITATION { "citationItems" : [ { "id" : "ITEM-1", "itemData" : { "author" : [ { "dropping-particle" : "", "family" : "Wale", "given" : "E.", "non-dropping-particle" : "", "parse-names" : false, "suffix" : "" }, { "dropping-particle" : "", "family" : "Drucker", "given" : "A.G.", "non-dropping-particle" : "", "parse-names" : false, "suffix" : "" }, { "dropping-particle" : "", "family" : "Zander", "given" : "K.K", "non-dropping-particle" : "", "parse-names" : false, "suffix" : "" } ], "id" : "ITEM-1", "issued" : { "date-parts" : [ [ "2011" ] ] }, "title" : "The economics of managing crop diversity on-farm. Case studies from the genetic resources policy initiative.", "type" : "report" }, "uris" : [ "http://www.mendeley.com/documents/?uuid=4a140b45-fbf7-4988-a839-dc9aced07327" ] } ], "mendeley" : { "formattedCitation" : "(Wale et al., 2011)", "manualFormatting" : "Wale et al. (2011)", "plainTextFormattedCitation" : "(Wale et al., 2011)", "previouslyFormattedCitation" : "(Wale et al., 2011)" }, "properties" : { "noteIndex" : 0 }, "schema" : "https://github.com/citation-style-language/schema/raw/master/csl-citation.json" }</w:instrText>
      </w:r>
      <w:r w:rsidR="00701E7B">
        <w:fldChar w:fldCharType="separate"/>
      </w:r>
      <w:r w:rsidR="00701E7B" w:rsidRPr="00701E7B">
        <w:rPr>
          <w:noProof/>
        </w:rPr>
        <w:t xml:space="preserve">Wale et al. </w:t>
      </w:r>
      <w:r w:rsidR="00701E7B">
        <w:rPr>
          <w:noProof/>
        </w:rPr>
        <w:t>(</w:t>
      </w:r>
      <w:r w:rsidR="00701E7B" w:rsidRPr="00701E7B">
        <w:rPr>
          <w:noProof/>
        </w:rPr>
        <w:t>2011)</w:t>
      </w:r>
      <w:r w:rsidR="00701E7B">
        <w:fldChar w:fldCharType="end"/>
      </w:r>
      <w:r w:rsidR="00F1139B">
        <w:t xml:space="preserve">. </w:t>
      </w:r>
      <w:r>
        <w:rPr>
          <w:bCs/>
        </w:rPr>
        <w:t xml:space="preserve">This work </w:t>
      </w:r>
      <w:r w:rsidR="00B701DF">
        <w:rPr>
          <w:bCs/>
        </w:rPr>
        <w:t xml:space="preserve">therefore </w:t>
      </w:r>
      <w:r>
        <w:rPr>
          <w:bCs/>
        </w:rPr>
        <w:t>improves</w:t>
      </w:r>
      <w:r w:rsidRPr="0037186D">
        <w:rPr>
          <w:bCs/>
        </w:rPr>
        <w:t xml:space="preserve"> our understanding of the likely costs of maintaining farm system diversity and the role of supply side instruments and incentives to affect </w:t>
      </w:r>
      <w:r>
        <w:rPr>
          <w:bCs/>
        </w:rPr>
        <w:t>(</w:t>
      </w:r>
      <w:r w:rsidRPr="0037186D">
        <w:rPr>
          <w:bCs/>
        </w:rPr>
        <w:t>good</w:t>
      </w:r>
      <w:r>
        <w:rPr>
          <w:bCs/>
        </w:rPr>
        <w:t>)</w:t>
      </w:r>
      <w:r w:rsidRPr="0037186D">
        <w:rPr>
          <w:bCs/>
        </w:rPr>
        <w:t xml:space="preserve"> conservation outcomes</w:t>
      </w:r>
      <w:r w:rsidR="000D727E">
        <w:rPr>
          <w:bCs/>
        </w:rPr>
        <w:t xml:space="preserve"> </w:t>
      </w:r>
      <w:r>
        <w:rPr>
          <w:bCs/>
        </w:rPr>
        <w:t>in developed and developing countries</w:t>
      </w:r>
      <w:r w:rsidRPr="0037186D">
        <w:rPr>
          <w:bCs/>
        </w:rPr>
        <w:t>.</w:t>
      </w:r>
      <w:r>
        <w:rPr>
          <w:bCs/>
        </w:rPr>
        <w:t xml:space="preserve"> The </w:t>
      </w:r>
      <w:r w:rsidR="00B03078">
        <w:rPr>
          <w:bCs/>
        </w:rPr>
        <w:t>specific</w:t>
      </w:r>
      <w:r>
        <w:rPr>
          <w:bCs/>
        </w:rPr>
        <w:t xml:space="preserve"> aims </w:t>
      </w:r>
      <w:r w:rsidR="00B03078">
        <w:rPr>
          <w:bCs/>
        </w:rPr>
        <w:t xml:space="preserve">are </w:t>
      </w:r>
      <w:r>
        <w:rPr>
          <w:bCs/>
        </w:rPr>
        <w:t>to</w:t>
      </w:r>
      <w:r w:rsidR="00B03078">
        <w:rPr>
          <w:bCs/>
        </w:rPr>
        <w:t>o</w:t>
      </w:r>
      <w:r>
        <w:rPr>
          <w:bCs/>
        </w:rPr>
        <w:t>:</w:t>
      </w:r>
    </w:p>
    <w:p w14:paraId="5CE43E6A" w14:textId="77777777" w:rsidR="00B03078" w:rsidRDefault="00B03078" w:rsidP="00AD03B6">
      <w:pPr>
        <w:rPr>
          <w:bCs/>
        </w:rPr>
      </w:pPr>
    </w:p>
    <w:p w14:paraId="3B3B4592" w14:textId="77777777" w:rsidR="00AD03B6" w:rsidRDefault="00AD03B6" w:rsidP="00AD03B6">
      <w:pPr>
        <w:pStyle w:val="ListParagraph"/>
        <w:numPr>
          <w:ilvl w:val="0"/>
          <w:numId w:val="4"/>
        </w:numPr>
        <w:rPr>
          <w:bCs/>
        </w:rPr>
      </w:pPr>
      <w:r>
        <w:rPr>
          <w:bCs/>
        </w:rPr>
        <w:t xml:space="preserve">Explore the measurement of “diversity” as a public good, with a focus on  genetic metrics that denote difference </w:t>
      </w:r>
    </w:p>
    <w:p w14:paraId="6BE8BC71" w14:textId="7EE88005" w:rsidR="00AD03B6" w:rsidRDefault="00AD03B6" w:rsidP="00AD03B6">
      <w:pPr>
        <w:pStyle w:val="ListParagraph"/>
        <w:numPr>
          <w:ilvl w:val="0"/>
          <w:numId w:val="4"/>
        </w:numPr>
        <w:rPr>
          <w:bCs/>
        </w:rPr>
      </w:pPr>
      <w:r>
        <w:rPr>
          <w:bCs/>
        </w:rPr>
        <w:t xml:space="preserve">Determine the use and non-use values of </w:t>
      </w:r>
      <w:r w:rsidR="00B701DF">
        <w:rPr>
          <w:bCs/>
        </w:rPr>
        <w:t>FAnGR</w:t>
      </w:r>
      <w:r>
        <w:rPr>
          <w:bCs/>
        </w:rPr>
        <w:t xml:space="preserve"> and </w:t>
      </w:r>
      <w:r w:rsidR="000D727E">
        <w:rPr>
          <w:bCs/>
        </w:rPr>
        <w:t xml:space="preserve">to </w:t>
      </w:r>
      <w:r>
        <w:rPr>
          <w:bCs/>
        </w:rPr>
        <w:t>evaluate how such values are supplied across different institutions, including the market</w:t>
      </w:r>
    </w:p>
    <w:p w14:paraId="5A92230D" w14:textId="676F7E2B" w:rsidR="00AD03B6" w:rsidRDefault="00AD03B6" w:rsidP="00AD03B6">
      <w:pPr>
        <w:pStyle w:val="ListParagraph"/>
        <w:numPr>
          <w:ilvl w:val="0"/>
          <w:numId w:val="4"/>
        </w:numPr>
        <w:rPr>
          <w:bCs/>
        </w:rPr>
      </w:pPr>
      <w:r>
        <w:rPr>
          <w:bCs/>
        </w:rPr>
        <w:t xml:space="preserve">Outline key proximate threats to FAnGR, and </w:t>
      </w:r>
      <w:r w:rsidR="000D727E">
        <w:rPr>
          <w:bCs/>
        </w:rPr>
        <w:t xml:space="preserve">to </w:t>
      </w:r>
      <w:r>
        <w:rPr>
          <w:bCs/>
        </w:rPr>
        <w:t xml:space="preserve">consider how these threats can be </w:t>
      </w:r>
      <w:r w:rsidR="000D727E">
        <w:rPr>
          <w:bCs/>
        </w:rPr>
        <w:t xml:space="preserve">addressed </w:t>
      </w:r>
      <w:r>
        <w:rPr>
          <w:bCs/>
        </w:rPr>
        <w:t xml:space="preserve"> by different s</w:t>
      </w:r>
      <w:r w:rsidR="00DB7021">
        <w:rPr>
          <w:bCs/>
        </w:rPr>
        <w:t xml:space="preserve">upply side </w:t>
      </w:r>
      <w:r w:rsidR="00B701DF">
        <w:rPr>
          <w:bCs/>
        </w:rPr>
        <w:t>mechanisms</w:t>
      </w:r>
    </w:p>
    <w:p w14:paraId="3357880F" w14:textId="7527E3B9" w:rsidR="00AD03B6" w:rsidRPr="0056579D" w:rsidRDefault="00AD03B6" w:rsidP="00AD03B6">
      <w:pPr>
        <w:pStyle w:val="ListParagraph"/>
        <w:numPr>
          <w:ilvl w:val="0"/>
          <w:numId w:val="4"/>
        </w:numPr>
      </w:pPr>
      <w:r>
        <w:rPr>
          <w:bCs/>
        </w:rPr>
        <w:t>Explore the factors driving farmer choice of breed</w:t>
      </w:r>
      <w:r w:rsidR="000D727E">
        <w:rPr>
          <w:bCs/>
        </w:rPr>
        <w:t>s</w:t>
      </w:r>
      <w:r>
        <w:rPr>
          <w:bCs/>
        </w:rPr>
        <w:t xml:space="preserve"> and motivations for participating in conservation </w:t>
      </w:r>
      <w:r w:rsidR="00B701DF">
        <w:rPr>
          <w:bCs/>
        </w:rPr>
        <w:t>schemes</w:t>
      </w:r>
    </w:p>
    <w:p w14:paraId="400B753A" w14:textId="77777777" w:rsidR="00AD03B6" w:rsidRPr="00E53AFC" w:rsidRDefault="00AD03B6" w:rsidP="00AD03B6">
      <w:pPr>
        <w:pStyle w:val="ListParagraph"/>
        <w:numPr>
          <w:ilvl w:val="0"/>
          <w:numId w:val="4"/>
        </w:numPr>
      </w:pPr>
      <w:r>
        <w:rPr>
          <w:bCs/>
        </w:rPr>
        <w:t xml:space="preserve">Measure farmer WTA contracts for conserving rare breeds in </w:t>
      </w:r>
      <w:r w:rsidR="00DB7021">
        <w:rPr>
          <w:bCs/>
        </w:rPr>
        <w:t xml:space="preserve">small-scale farm systems </w:t>
      </w:r>
      <w:r>
        <w:rPr>
          <w:bCs/>
        </w:rPr>
        <w:t>through different contract options using a choice experiment</w:t>
      </w:r>
      <w:r w:rsidR="00337E47">
        <w:rPr>
          <w:bCs/>
        </w:rPr>
        <w:t xml:space="preserve"> (CE)</w:t>
      </w:r>
      <w:r>
        <w:rPr>
          <w:bCs/>
        </w:rPr>
        <w:t xml:space="preserve"> </w:t>
      </w:r>
    </w:p>
    <w:p w14:paraId="129CFA61" w14:textId="77777777" w:rsidR="00B701DF" w:rsidRDefault="00AD03B6" w:rsidP="00AD03B6">
      <w:pPr>
        <w:pStyle w:val="ListParagraph"/>
        <w:numPr>
          <w:ilvl w:val="0"/>
          <w:numId w:val="4"/>
        </w:numPr>
      </w:pPr>
      <w:r>
        <w:t xml:space="preserve">Explore cost heterogeneity for supplying PGR conservation services using a competitive tender mechanism </w:t>
      </w:r>
    </w:p>
    <w:p w14:paraId="2B3E1995" w14:textId="77777777" w:rsidR="00AD03B6" w:rsidRDefault="00B701DF" w:rsidP="00AD03B6">
      <w:pPr>
        <w:pStyle w:val="ListParagraph"/>
        <w:numPr>
          <w:ilvl w:val="0"/>
          <w:numId w:val="4"/>
        </w:numPr>
      </w:pPr>
      <w:r>
        <w:t xml:space="preserve">Use linear programming (LP) to assess </w:t>
      </w:r>
      <w:r w:rsidR="00DB7021">
        <w:t xml:space="preserve">how different </w:t>
      </w:r>
      <w:r w:rsidR="00337E47">
        <w:t>site selection</w:t>
      </w:r>
      <w:r w:rsidR="00DB7021">
        <w:t xml:space="preserve"> goals impact the cost of e</w:t>
      </w:r>
      <w:r w:rsidR="00337E47">
        <w:t>stablishing an incentive scheme</w:t>
      </w:r>
      <w:r>
        <w:t xml:space="preserve"> for PGR</w:t>
      </w:r>
      <w:r w:rsidR="00AD03B6">
        <w:t xml:space="preserve">    </w:t>
      </w:r>
    </w:p>
    <w:p w14:paraId="08682167" w14:textId="77777777" w:rsidR="00AD03B6" w:rsidRDefault="00AD03B6" w:rsidP="00AD03B6">
      <w:pPr>
        <w:pStyle w:val="ListParagraph"/>
        <w:numPr>
          <w:ilvl w:val="0"/>
          <w:numId w:val="4"/>
        </w:numPr>
      </w:pPr>
      <w:r>
        <w:t>Develop a decision analysis framework</w:t>
      </w:r>
      <w:r w:rsidR="00337E47">
        <w:t xml:space="preserve"> using MCDA</w:t>
      </w:r>
      <w:r>
        <w:t xml:space="preserve"> to </w:t>
      </w:r>
      <w:r w:rsidR="00B701DF">
        <w:t>prioritise</w:t>
      </w:r>
      <w:r>
        <w:t xml:space="preserve"> investments in </w:t>
      </w:r>
      <w:r w:rsidR="00B701DF">
        <w:t>rare breeds</w:t>
      </w:r>
      <w:r>
        <w:t xml:space="preserve"> according to different value attributes of diversity </w:t>
      </w:r>
    </w:p>
    <w:p w14:paraId="1DD62FB5" w14:textId="77777777" w:rsidR="00AD03B6" w:rsidRPr="0053412A" w:rsidRDefault="00AD03B6" w:rsidP="00AD03B6">
      <w:pPr>
        <w:pStyle w:val="ListParagraph"/>
        <w:ind w:left="1114" w:firstLine="0"/>
      </w:pPr>
    </w:p>
    <w:p w14:paraId="3CF0EA93" w14:textId="56D1F8B2" w:rsidR="006311BD" w:rsidRDefault="00AD03B6" w:rsidP="005E624C">
      <w:pPr>
        <w:tabs>
          <w:tab w:val="left" w:pos="2127"/>
        </w:tabs>
      </w:pPr>
      <w:r>
        <w:rPr>
          <w:bCs/>
        </w:rPr>
        <w:t>The objective of the thesis is to explore the current</w:t>
      </w:r>
      <w:r>
        <w:t xml:space="preserve"> </w:t>
      </w:r>
      <w:r w:rsidRPr="0037186D">
        <w:t xml:space="preserve">supply of animal </w:t>
      </w:r>
      <w:r>
        <w:t>and, to a lesser extent plant</w:t>
      </w:r>
      <w:r w:rsidRPr="0037186D">
        <w:t xml:space="preserve"> diversity</w:t>
      </w:r>
      <w:r>
        <w:t>,</w:t>
      </w:r>
      <w:r w:rsidRPr="0037186D">
        <w:t xml:space="preserve"> with a view to developing our understanding of the potential cost of supplying more diversity </w:t>
      </w:r>
      <w:r>
        <w:t xml:space="preserve">through incentive instruments. The former </w:t>
      </w:r>
      <w:r w:rsidRPr="0037186D">
        <w:t xml:space="preserve">will </w:t>
      </w:r>
      <w:r>
        <w:t xml:space="preserve">broadly </w:t>
      </w:r>
      <w:r w:rsidRPr="0037186D">
        <w:t xml:space="preserve">consider how contractual forms might be </w:t>
      </w:r>
      <w:r>
        <w:t>improved</w:t>
      </w:r>
      <w:r w:rsidRPr="0037186D">
        <w:t xml:space="preserve"> under existing </w:t>
      </w:r>
      <w:proofErr w:type="spellStart"/>
      <w:r w:rsidRPr="0037186D">
        <w:t>agri</w:t>
      </w:r>
      <w:proofErr w:type="spellEnd"/>
      <w:r w:rsidRPr="0037186D">
        <w:t xml:space="preserve"> environmental scheme</w:t>
      </w:r>
      <w:r w:rsidR="00337E47">
        <w:t>s</w:t>
      </w:r>
      <w:r>
        <w:t xml:space="preserve"> (AES)</w:t>
      </w:r>
      <w:r w:rsidR="00DB7021">
        <w:t xml:space="preserve"> </w:t>
      </w:r>
      <w:r w:rsidR="00337E47">
        <w:t>or</w:t>
      </w:r>
      <w:r w:rsidR="00DB7021">
        <w:t xml:space="preserve"> </w:t>
      </w:r>
      <w:r w:rsidRPr="0037186D">
        <w:t xml:space="preserve">stand-alone schemes </w:t>
      </w:r>
      <w:r w:rsidR="00CE3B99">
        <w:t>(e.g. PES)</w:t>
      </w:r>
      <w:r w:rsidR="000B6AE2">
        <w:t xml:space="preserve">, </w:t>
      </w:r>
      <w:r w:rsidR="00CE3B99">
        <w:t xml:space="preserve">and how investments in such schemes can be rationalised for better conservation outcomes. </w:t>
      </w:r>
      <w:r w:rsidRPr="0018181F">
        <w:t xml:space="preserve">The </w:t>
      </w:r>
      <w:r>
        <w:t>thesis</w:t>
      </w:r>
      <w:r w:rsidRPr="0018181F">
        <w:t xml:space="preserve"> is comprised of </w:t>
      </w:r>
      <w:r>
        <w:t>four studies</w:t>
      </w:r>
      <w:r w:rsidR="001318E2">
        <w:t xml:space="preserve">, each </w:t>
      </w:r>
      <w:r w:rsidR="00D958CE">
        <w:t xml:space="preserve">presented </w:t>
      </w:r>
      <w:r w:rsidR="00300986">
        <w:t xml:space="preserve">as </w:t>
      </w:r>
      <w:r w:rsidR="003F4B9C">
        <w:t xml:space="preserve">individual </w:t>
      </w:r>
      <w:r w:rsidR="003F4B9C" w:rsidRPr="003F4B9C">
        <w:t xml:space="preserve">multidisciplinary </w:t>
      </w:r>
      <w:r w:rsidR="00D958CE">
        <w:t>chapters</w:t>
      </w:r>
      <w:r w:rsidR="005E624C">
        <w:t xml:space="preserve">. </w:t>
      </w:r>
      <w:r w:rsidR="006311BD">
        <w:t xml:space="preserve"> </w:t>
      </w:r>
    </w:p>
    <w:p w14:paraId="0163EF9C" w14:textId="77777777" w:rsidR="006311BD" w:rsidRDefault="006311BD" w:rsidP="00AD03B6"/>
    <w:p w14:paraId="71EBDDDB" w14:textId="3CEB956A" w:rsidR="00AD03B6" w:rsidRDefault="00AD03B6" w:rsidP="00AD03B6">
      <w:r w:rsidRPr="00D74CAF">
        <w:t>Chapter 2</w:t>
      </w:r>
      <w:r w:rsidR="003F4B9C">
        <w:t xml:space="preserve"> provides</w:t>
      </w:r>
      <w:r w:rsidR="00D1622C">
        <w:t xml:space="preserve"> </w:t>
      </w:r>
      <w:r>
        <w:t xml:space="preserve">a review of public good characteristics associated with rare breeds </w:t>
      </w:r>
      <w:r w:rsidR="003F4B9C">
        <w:t xml:space="preserve">and </w:t>
      </w:r>
      <w:proofErr w:type="gramStart"/>
      <w:r>
        <w:t>is complimented</w:t>
      </w:r>
      <w:proofErr w:type="gramEnd"/>
      <w:r>
        <w:t xml:space="preserve"> by discourse </w:t>
      </w:r>
      <w:r w:rsidR="000B6AE2">
        <w:t>concerning</w:t>
      </w:r>
      <w:r>
        <w:t xml:space="preserve"> how institutions </w:t>
      </w:r>
      <w:r w:rsidR="003F4B9C">
        <w:t>mediate</w:t>
      </w:r>
      <w:r>
        <w:t xml:space="preserve"> rare breed</w:t>
      </w:r>
      <w:r w:rsidR="003F4B9C">
        <w:t xml:space="preserve"> conservation</w:t>
      </w:r>
      <w:r>
        <w:t xml:space="preserve">. Multiple proximate threats to diversity and issues pertaining to the use of incentive support schemes are discussed. Chapter 3 employs </w:t>
      </w:r>
      <w:r w:rsidR="00631B69">
        <w:t>choice modelling</w:t>
      </w:r>
      <w:r>
        <w:t xml:space="preserve"> to determine farmer preferences for rare breed conservation contracts in Romania. Uptake in conservation programmes is modelled based on various payment scenarios related to farmer </w:t>
      </w:r>
      <w:r w:rsidR="00B03078">
        <w:t>WTA</w:t>
      </w:r>
      <w:r>
        <w:t xml:space="preserve"> conservation subsides. Barriers-to-entry that may preclude farmers from enrolling in incentive schemes </w:t>
      </w:r>
      <w:proofErr w:type="gramStart"/>
      <w:r>
        <w:t>are discussed</w:t>
      </w:r>
      <w:proofErr w:type="gramEnd"/>
      <w:r>
        <w:t>, particularly in the context of small-scale producers where conservation arguably has a pivotal role to play.</w:t>
      </w:r>
      <w:r w:rsidR="00F12C28">
        <w:t xml:space="preserve"> </w:t>
      </w:r>
      <w:r>
        <w:t>Chapter 4</w:t>
      </w:r>
      <w:r w:rsidR="003F4B9C">
        <w:t xml:space="preserve"> describes</w:t>
      </w:r>
      <w:r>
        <w:t xml:space="preserve"> a competitive tender</w:t>
      </w:r>
      <w:r w:rsidR="005323F5">
        <w:t xml:space="preserve"> (CT)</w:t>
      </w:r>
      <w:r>
        <w:t xml:space="preserve"> survey </w:t>
      </w:r>
      <w:bookmarkStart w:id="5" w:name="_GoBack"/>
      <w:bookmarkEnd w:id="5"/>
      <w:r>
        <w:t xml:space="preserve">applied in Zambia to identify least cost conservation service providers for </w:t>
      </w:r>
      <w:r w:rsidR="00F12C28">
        <w:t>crop wild relative (</w:t>
      </w:r>
      <w:r w:rsidR="001318E2">
        <w:t>CWR</w:t>
      </w:r>
      <w:r w:rsidR="00F12C28">
        <w:t>)</w:t>
      </w:r>
      <w:r>
        <w:t xml:space="preserve"> conservation. A</w:t>
      </w:r>
      <w:r w:rsidR="00337E47">
        <w:t>n</w:t>
      </w:r>
      <w:r>
        <w:t xml:space="preserve"> </w:t>
      </w:r>
      <w:r w:rsidR="00337E47">
        <w:t>LP</w:t>
      </w:r>
      <w:r>
        <w:t xml:space="preserve"> model is used to demonstrate how selection of conservation sites and service providers can be optimised, subject to multiple diversity and social equity constraints. The appropriateness of selection under certain selection goals is discussed alongside resource needs and costs for national scale CWR conservation programmes. Chapter 5 provides an application of MCDA to determine how livestock breeds (in the UK) could be prioritised to maximise returns on investments in diversity.  Ethical arguments around prioritisation are provided alongside consideration of potential trade-offs between different conservation goals. Finally, Chapter 6 offers conclusions and recommendations from the thesis, plus suggestions for further work. </w:t>
      </w:r>
    </w:p>
    <w:p w14:paraId="00AAFE85" w14:textId="77777777" w:rsidR="00EE71BE" w:rsidRDefault="00EE71BE"/>
    <w:sectPr w:rsidR="00EE71B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6C7E3A" w15:done="0"/>
  <w15:commentEx w15:paraId="4C1D906B" w15:done="0"/>
  <w15:commentEx w15:paraId="70439A08" w15:done="0"/>
  <w15:commentEx w15:paraId="25369665" w15:done="0"/>
  <w15:commentEx w15:paraId="6052A178" w15:done="0"/>
  <w15:commentEx w15:paraId="2A42B257" w15:done="0"/>
  <w15:commentEx w15:paraId="100A2733" w15:done="0"/>
  <w15:commentEx w15:paraId="75F1C019" w15:done="0"/>
  <w15:commentEx w15:paraId="75B986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493359" w14:textId="77777777" w:rsidR="00871222" w:rsidRDefault="00871222" w:rsidP="00AD03B6">
      <w:pPr>
        <w:spacing w:line="240" w:lineRule="auto"/>
      </w:pPr>
      <w:r>
        <w:separator/>
      </w:r>
    </w:p>
  </w:endnote>
  <w:endnote w:type="continuationSeparator" w:id="0">
    <w:p w14:paraId="22D4F556" w14:textId="77777777" w:rsidR="00871222" w:rsidRDefault="00871222" w:rsidP="00AD0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5EFDF5" w14:textId="77777777" w:rsidR="00871222" w:rsidRDefault="00871222" w:rsidP="00AD03B6">
      <w:pPr>
        <w:spacing w:line="240" w:lineRule="auto"/>
      </w:pPr>
      <w:r>
        <w:separator/>
      </w:r>
    </w:p>
  </w:footnote>
  <w:footnote w:type="continuationSeparator" w:id="0">
    <w:p w14:paraId="58BA6DCA" w14:textId="77777777" w:rsidR="00871222" w:rsidRDefault="00871222" w:rsidP="00AD03B6">
      <w:pPr>
        <w:spacing w:line="240" w:lineRule="auto"/>
      </w:pPr>
      <w:r>
        <w:continuationSeparator/>
      </w:r>
    </w:p>
  </w:footnote>
  <w:footnote w:id="1">
    <w:p w14:paraId="634CB902" w14:textId="77777777" w:rsidR="000D727E" w:rsidRDefault="000D727E" w:rsidP="00AD03B6">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t>
      </w:r>
      <w:proofErr w:type="gramStart"/>
      <w:r>
        <w:t>was adopted</w:t>
      </w:r>
      <w:proofErr w:type="gramEnd"/>
      <w:r>
        <w:t xml:space="preserve"> in 2007.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2">
    <w:nsid w:val="49615867"/>
    <w:multiLevelType w:val="multilevel"/>
    <w:tmpl w:val="3132A82C"/>
    <w:lvl w:ilvl="0">
      <w:start w:val="1"/>
      <w:numFmt w:val="decimal"/>
      <w:suff w:val="nothing"/>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3B6"/>
    <w:rsid w:val="000642E4"/>
    <w:rsid w:val="0006766D"/>
    <w:rsid w:val="0009250A"/>
    <w:rsid w:val="000B6AE2"/>
    <w:rsid w:val="000D727E"/>
    <w:rsid w:val="000E0872"/>
    <w:rsid w:val="001318E2"/>
    <w:rsid w:val="00133D6A"/>
    <w:rsid w:val="00134D8C"/>
    <w:rsid w:val="00157287"/>
    <w:rsid w:val="00164180"/>
    <w:rsid w:val="00167D05"/>
    <w:rsid w:val="001A62BA"/>
    <w:rsid w:val="0020622B"/>
    <w:rsid w:val="002A1F76"/>
    <w:rsid w:val="002C7FE5"/>
    <w:rsid w:val="00300986"/>
    <w:rsid w:val="003154DC"/>
    <w:rsid w:val="00337E47"/>
    <w:rsid w:val="00346118"/>
    <w:rsid w:val="00353DAA"/>
    <w:rsid w:val="003F4B9C"/>
    <w:rsid w:val="00496AB1"/>
    <w:rsid w:val="005323F5"/>
    <w:rsid w:val="005366E5"/>
    <w:rsid w:val="00540357"/>
    <w:rsid w:val="0057429C"/>
    <w:rsid w:val="005E3E62"/>
    <w:rsid w:val="005E624C"/>
    <w:rsid w:val="006311BD"/>
    <w:rsid w:val="00631B69"/>
    <w:rsid w:val="00690FF6"/>
    <w:rsid w:val="006E495D"/>
    <w:rsid w:val="006F6853"/>
    <w:rsid w:val="00701E7B"/>
    <w:rsid w:val="007129A6"/>
    <w:rsid w:val="00712CFF"/>
    <w:rsid w:val="007273AF"/>
    <w:rsid w:val="00744AAF"/>
    <w:rsid w:val="00787DCF"/>
    <w:rsid w:val="007B2E14"/>
    <w:rsid w:val="007D3730"/>
    <w:rsid w:val="0087031B"/>
    <w:rsid w:val="00871222"/>
    <w:rsid w:val="00876452"/>
    <w:rsid w:val="00896C19"/>
    <w:rsid w:val="008F211E"/>
    <w:rsid w:val="00933E26"/>
    <w:rsid w:val="009A3E6B"/>
    <w:rsid w:val="009B2C60"/>
    <w:rsid w:val="009B60BF"/>
    <w:rsid w:val="00A12B53"/>
    <w:rsid w:val="00A20F4E"/>
    <w:rsid w:val="00A8542A"/>
    <w:rsid w:val="00AA5B70"/>
    <w:rsid w:val="00AA7E85"/>
    <w:rsid w:val="00AD03B6"/>
    <w:rsid w:val="00B03078"/>
    <w:rsid w:val="00B536D0"/>
    <w:rsid w:val="00B64201"/>
    <w:rsid w:val="00B66AD1"/>
    <w:rsid w:val="00B701DF"/>
    <w:rsid w:val="00C00B2D"/>
    <w:rsid w:val="00C52608"/>
    <w:rsid w:val="00C87318"/>
    <w:rsid w:val="00CA394A"/>
    <w:rsid w:val="00CB55AE"/>
    <w:rsid w:val="00CC2CBF"/>
    <w:rsid w:val="00CC6467"/>
    <w:rsid w:val="00CD6E63"/>
    <w:rsid w:val="00CE1711"/>
    <w:rsid w:val="00CE3B99"/>
    <w:rsid w:val="00D106F2"/>
    <w:rsid w:val="00D15513"/>
    <w:rsid w:val="00D1622C"/>
    <w:rsid w:val="00D346B0"/>
    <w:rsid w:val="00D83BDE"/>
    <w:rsid w:val="00D958CE"/>
    <w:rsid w:val="00D97836"/>
    <w:rsid w:val="00DB7021"/>
    <w:rsid w:val="00E15ED4"/>
    <w:rsid w:val="00E37DD3"/>
    <w:rsid w:val="00ED5A43"/>
    <w:rsid w:val="00EE71BE"/>
    <w:rsid w:val="00F1139B"/>
    <w:rsid w:val="00F12C28"/>
    <w:rsid w:val="00F13B5A"/>
    <w:rsid w:val="00FB4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7F9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03B6"/>
    <w:pPr>
      <w:spacing w:after="0" w:line="36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Firstparagraph"/>
    <w:link w:val="Heading3Char"/>
    <w:qFormat/>
    <w:rsid w:val="00AD03B6"/>
    <w:pPr>
      <w:keepNext/>
      <w:tabs>
        <w:tab w:val="left" w:pos="765"/>
      </w:tabs>
      <w:spacing w:before="300" w:after="12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AD03B6"/>
    <w:pPr>
      <w:keepNext/>
      <w:spacing w:before="240" w:after="60"/>
      <w:ind w:left="864" w:hanging="864"/>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AD03B6"/>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AD03B6"/>
    <w:pPr>
      <w:keepNext/>
      <w:keepLines/>
      <w:spacing w:before="20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D03B6"/>
    <w:pPr>
      <w:keepNext/>
      <w:keepLines/>
      <w:spacing w:before="20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D03B6"/>
    <w:pPr>
      <w:keepNext/>
      <w:keepLines/>
      <w:spacing w:before="20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rsid w:val="00AD03B6"/>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AD03B6"/>
    <w:rPr>
      <w:rFonts w:eastAsiaTheme="minorEastAsia"/>
      <w:b/>
      <w:bCs/>
      <w:sz w:val="28"/>
      <w:szCs w:val="28"/>
    </w:rPr>
  </w:style>
  <w:style w:type="character" w:customStyle="1" w:styleId="Heading5Char">
    <w:name w:val="Heading 5 Char"/>
    <w:aliases w:val="Chapter Under Title Char"/>
    <w:basedOn w:val="DefaultParagraphFont"/>
    <w:link w:val="Heading5"/>
    <w:uiPriority w:val="9"/>
    <w:rsid w:val="00AD03B6"/>
    <w:rPr>
      <w:rFonts w:asciiTheme="majorHAnsi" w:eastAsiaTheme="minorEastAsia" w:hAnsiTheme="majorHAnsi"/>
      <w:bCs/>
      <w:iCs/>
      <w:sz w:val="32"/>
      <w:szCs w:val="26"/>
    </w:rPr>
  </w:style>
  <w:style w:type="character" w:customStyle="1" w:styleId="Heading7Char">
    <w:name w:val="Heading 7 Char"/>
    <w:basedOn w:val="DefaultParagraphFont"/>
    <w:link w:val="Heading7"/>
    <w:uiPriority w:val="9"/>
    <w:semiHidden/>
    <w:rsid w:val="00AD03B6"/>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AD03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D03B6"/>
    <w:rPr>
      <w:rFonts w:asciiTheme="majorHAnsi" w:eastAsiaTheme="majorEastAsia" w:hAnsiTheme="majorHAnsi" w:cstheme="majorBidi"/>
      <w:i/>
      <w:iCs/>
      <w:color w:val="404040" w:themeColor="text1" w:themeTint="BF"/>
      <w:sz w:val="20"/>
      <w:szCs w:val="20"/>
    </w:rPr>
  </w:style>
  <w:style w:type="paragraph" w:customStyle="1" w:styleId="Firstparagraph">
    <w:name w:val="First paragraph"/>
    <w:basedOn w:val="Normal"/>
    <w:next w:val="Normal"/>
    <w:rsid w:val="00AD03B6"/>
  </w:style>
  <w:style w:type="character" w:styleId="CommentReference">
    <w:name w:val="annotation reference"/>
    <w:basedOn w:val="DefaultParagraphFont"/>
    <w:uiPriority w:val="99"/>
    <w:semiHidden/>
    <w:unhideWhenUsed/>
    <w:rsid w:val="00AD03B6"/>
    <w:rPr>
      <w:sz w:val="16"/>
      <w:szCs w:val="16"/>
    </w:rPr>
  </w:style>
  <w:style w:type="paragraph" w:styleId="CommentText">
    <w:name w:val="annotation text"/>
    <w:basedOn w:val="Normal"/>
    <w:link w:val="CommentTextChar"/>
    <w:uiPriority w:val="99"/>
    <w:semiHidden/>
    <w:unhideWhenUsed/>
    <w:rsid w:val="00AD03B6"/>
    <w:pPr>
      <w:spacing w:line="240" w:lineRule="auto"/>
    </w:pPr>
    <w:rPr>
      <w:sz w:val="20"/>
      <w:szCs w:val="20"/>
    </w:rPr>
  </w:style>
  <w:style w:type="character" w:customStyle="1" w:styleId="CommentTextChar">
    <w:name w:val="Comment Text Char"/>
    <w:basedOn w:val="DefaultParagraphFont"/>
    <w:link w:val="CommentText"/>
    <w:uiPriority w:val="99"/>
    <w:semiHidden/>
    <w:rsid w:val="00AD03B6"/>
    <w:rPr>
      <w:rFonts w:ascii="Times New Roman" w:eastAsia="Times New Roman" w:hAnsi="Times New Roman" w:cs="Times New Roman"/>
      <w:sz w:val="20"/>
      <w:szCs w:val="20"/>
    </w:rPr>
  </w:style>
  <w:style w:type="paragraph" w:styleId="FootnoteText">
    <w:name w:val="footnote text"/>
    <w:basedOn w:val="Normal"/>
    <w:link w:val="FootnoteTextChar"/>
    <w:uiPriority w:val="99"/>
    <w:unhideWhenUsed/>
    <w:rsid w:val="00AD03B6"/>
    <w:pPr>
      <w:spacing w:line="240" w:lineRule="auto"/>
    </w:pPr>
    <w:rPr>
      <w:sz w:val="20"/>
      <w:szCs w:val="20"/>
    </w:rPr>
  </w:style>
  <w:style w:type="character" w:customStyle="1" w:styleId="FootnoteTextChar">
    <w:name w:val="Footnote Text Char"/>
    <w:basedOn w:val="DefaultParagraphFont"/>
    <w:link w:val="FootnoteText"/>
    <w:uiPriority w:val="99"/>
    <w:rsid w:val="00AD03B6"/>
    <w:rPr>
      <w:rFonts w:ascii="Times New Roman" w:eastAsia="Times New Roman" w:hAnsi="Times New Roman" w:cs="Times New Roman"/>
      <w:sz w:val="20"/>
      <w:szCs w:val="20"/>
    </w:rPr>
  </w:style>
  <w:style w:type="character" w:styleId="FootnoteReference">
    <w:name w:val="footnote reference"/>
    <w:uiPriority w:val="99"/>
    <w:semiHidden/>
    <w:unhideWhenUsed/>
    <w:rsid w:val="00AD03B6"/>
    <w:rPr>
      <w:vertAlign w:val="superscript"/>
    </w:rPr>
  </w:style>
  <w:style w:type="paragraph" w:styleId="ListParagraph">
    <w:name w:val="List Paragraph"/>
    <w:basedOn w:val="Normal"/>
    <w:uiPriority w:val="34"/>
    <w:qFormat/>
    <w:rsid w:val="00AD03B6"/>
    <w:pPr>
      <w:ind w:left="720"/>
      <w:contextualSpacing/>
    </w:pPr>
  </w:style>
  <w:style w:type="paragraph" w:styleId="Caption">
    <w:name w:val="caption"/>
    <w:basedOn w:val="Normal"/>
    <w:next w:val="Normal"/>
    <w:uiPriority w:val="35"/>
    <w:unhideWhenUsed/>
    <w:qFormat/>
    <w:rsid w:val="00AD03B6"/>
    <w:pPr>
      <w:spacing w:after="200" w:line="240" w:lineRule="auto"/>
    </w:pPr>
    <w:rPr>
      <w:rFonts w:eastAsia="Batang"/>
      <w:bCs/>
      <w:szCs w:val="18"/>
    </w:rPr>
  </w:style>
  <w:style w:type="paragraph" w:styleId="BalloonText">
    <w:name w:val="Balloon Text"/>
    <w:basedOn w:val="Normal"/>
    <w:link w:val="BalloonTextChar"/>
    <w:uiPriority w:val="99"/>
    <w:semiHidden/>
    <w:unhideWhenUsed/>
    <w:rsid w:val="00AD03B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03B6"/>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D97836"/>
    <w:rPr>
      <w:b/>
      <w:bCs/>
    </w:rPr>
  </w:style>
  <w:style w:type="character" w:customStyle="1" w:styleId="CommentSubjectChar">
    <w:name w:val="Comment Subject Char"/>
    <w:basedOn w:val="CommentTextChar"/>
    <w:link w:val="CommentSubject"/>
    <w:uiPriority w:val="99"/>
    <w:semiHidden/>
    <w:rsid w:val="00D9783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428CDF-FF53-439C-B954-B04E68000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6</Pages>
  <Words>14053</Words>
  <Characters>80107</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93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5</cp:revision>
  <cp:lastPrinted>2018-07-02T15:27:00Z</cp:lastPrinted>
  <dcterms:created xsi:type="dcterms:W3CDTF">2018-07-09T08:24:00Z</dcterms:created>
  <dcterms:modified xsi:type="dcterms:W3CDTF">2018-07-09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